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80C715A" w14:textId="21916F01" w:rsidR="007155CC" w:rsidRPr="00887A26" w:rsidRDefault="00763F20" w:rsidP="00887A26">
      <w:pPr>
        <w:spacing w:after="200"/>
        <w:jc w:val="center"/>
        <w:rPr>
          <w:rFonts w:ascii="Times New Roman" w:hAnsi="Times New Roman" w:cs="Times New Roman"/>
          <w:b/>
          <w:sz w:val="32"/>
          <w:szCs w:val="32"/>
        </w:rPr>
      </w:pPr>
      <w:r w:rsidRPr="00887A26">
        <w:rPr>
          <w:rFonts w:ascii="Times New Roman" w:hAnsi="Times New Roman" w:cs="Times New Roman"/>
          <w:b/>
          <w:sz w:val="32"/>
          <w:szCs w:val="32"/>
        </w:rPr>
        <w:t xml:space="preserve">Online Supplement: </w:t>
      </w:r>
    </w:p>
    <w:p w14:paraId="6FE8CFC5" w14:textId="16684092" w:rsidR="00763F20" w:rsidRPr="00741F40" w:rsidRDefault="00763F20" w:rsidP="00763F20">
      <w:pPr>
        <w:jc w:val="center"/>
        <w:rPr>
          <w:rFonts w:ascii="Times New Roman" w:hAnsi="Times New Roman" w:cs="Times New Roman"/>
          <w:b/>
        </w:rPr>
      </w:pPr>
      <w:r w:rsidRPr="00741F40">
        <w:rPr>
          <w:rFonts w:ascii="Times New Roman" w:hAnsi="Times New Roman" w:cs="Times New Roman"/>
          <w:b/>
        </w:rPr>
        <w:t xml:space="preserve">Emotional Distress in Young Adults </w:t>
      </w:r>
      <w:r w:rsidR="002151A5">
        <w:rPr>
          <w:rFonts w:ascii="Times New Roman" w:hAnsi="Times New Roman" w:cs="Times New Roman"/>
          <w:b/>
        </w:rPr>
        <w:t>D</w:t>
      </w:r>
      <w:r w:rsidRPr="00741F40">
        <w:rPr>
          <w:rFonts w:ascii="Times New Roman" w:hAnsi="Times New Roman" w:cs="Times New Roman"/>
          <w:b/>
        </w:rPr>
        <w:t xml:space="preserve">uring the COVID-19 Pandemic: </w:t>
      </w:r>
    </w:p>
    <w:p w14:paraId="5177A97C" w14:textId="7429057E" w:rsidR="00763F20" w:rsidRDefault="00763F20" w:rsidP="00887A26">
      <w:pPr>
        <w:spacing w:after="200"/>
        <w:jc w:val="center"/>
        <w:rPr>
          <w:rFonts w:ascii="Times New Roman" w:hAnsi="Times New Roman" w:cs="Times New Roman"/>
          <w:b/>
        </w:rPr>
      </w:pPr>
      <w:r w:rsidRPr="00741F40">
        <w:rPr>
          <w:rFonts w:ascii="Times New Roman" w:hAnsi="Times New Roman" w:cs="Times New Roman"/>
          <w:b/>
        </w:rPr>
        <w:t xml:space="preserve">Evidence of Risk and Resilience </w:t>
      </w:r>
      <w:r w:rsidR="002151A5">
        <w:rPr>
          <w:rFonts w:ascii="Times New Roman" w:hAnsi="Times New Roman" w:cs="Times New Roman"/>
          <w:b/>
        </w:rPr>
        <w:t>F</w:t>
      </w:r>
      <w:r w:rsidRPr="00741F40">
        <w:rPr>
          <w:rFonts w:ascii="Times New Roman" w:hAnsi="Times New Roman" w:cs="Times New Roman"/>
          <w:b/>
        </w:rPr>
        <w:t>rom a Longitudinal Cohort Study</w:t>
      </w:r>
    </w:p>
    <w:p w14:paraId="76ADC9B1" w14:textId="77777777" w:rsidR="00763F20" w:rsidRPr="001755E7" w:rsidRDefault="00763F20" w:rsidP="00763F20">
      <w:pPr>
        <w:spacing w:line="360" w:lineRule="auto"/>
        <w:contextualSpacing/>
        <w:jc w:val="center"/>
        <w:rPr>
          <w:rFonts w:ascii="Times New Roman" w:hAnsi="Times New Roman" w:cs="Times New Roman"/>
          <w:i/>
        </w:rPr>
      </w:pPr>
      <w:r w:rsidRPr="001755E7">
        <w:rPr>
          <w:rFonts w:ascii="Times New Roman" w:hAnsi="Times New Roman" w:cs="Times New Roman"/>
          <w:i/>
        </w:rPr>
        <w:t>Lilly Shanahan, Annekatrin Steinhoff, Laura Bechtiger, Aja L. Murray, Amy Nivette, Urs Hepp, Denis Ribeaud, &amp; Manuel Eisner</w:t>
      </w:r>
    </w:p>
    <w:p w14:paraId="5D7EE3B2" w14:textId="77777777" w:rsidR="00763F20" w:rsidRDefault="00763F20" w:rsidP="00D103EF">
      <w:pPr>
        <w:rPr>
          <w:rFonts w:ascii="Times New Roman" w:hAnsi="Times New Roman" w:cs="Times New Roman"/>
          <w:lang w:val="en-US"/>
        </w:rPr>
      </w:pPr>
    </w:p>
    <w:p w14:paraId="23DB4A50" w14:textId="77777777" w:rsidR="007155CC" w:rsidRDefault="007155CC" w:rsidP="00D103EF">
      <w:pPr>
        <w:rPr>
          <w:rFonts w:ascii="Times New Roman" w:hAnsi="Times New Roman" w:cs="Times New Roman"/>
          <w:lang w:val="en-US"/>
        </w:rPr>
      </w:pPr>
    </w:p>
    <w:p w14:paraId="7E53865F" w14:textId="2C481250" w:rsidR="00D103EF" w:rsidRPr="0001686C" w:rsidRDefault="000629E9" w:rsidP="00D103EF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Supplementary </w:t>
      </w:r>
      <w:r w:rsidR="00D103EF" w:rsidRPr="0001686C">
        <w:rPr>
          <w:rFonts w:ascii="Times New Roman" w:hAnsi="Times New Roman" w:cs="Times New Roman"/>
          <w:lang w:val="en-US"/>
        </w:rPr>
        <w:t>Figure S1. Depiction of longitudinal design of current study.</w:t>
      </w:r>
    </w:p>
    <w:p w14:paraId="484FE4FB" w14:textId="77777777" w:rsidR="00745A12" w:rsidRPr="0001686C" w:rsidRDefault="00745A12" w:rsidP="00D103EF">
      <w:pPr>
        <w:rPr>
          <w:lang w:val="en-US"/>
        </w:rPr>
      </w:pPr>
    </w:p>
    <w:p w14:paraId="4C4BE82C" w14:textId="3D18DFB3" w:rsidR="00D103EF" w:rsidRDefault="00D103EF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7E4A9929" wp14:editId="5296DEB9">
            <wp:extent cx="6638634" cy="373443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onceptualFigure_v4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58632" cy="3745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lang w:val="en-US"/>
        </w:rPr>
        <w:br w:type="page"/>
      </w:r>
    </w:p>
    <w:p w14:paraId="7F2821D7" w14:textId="1C72DD9D" w:rsidR="003F72C4" w:rsidRPr="00D15FA4" w:rsidRDefault="000629E9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lastRenderedPageBreak/>
        <w:t>Supplementary</w:t>
      </w:r>
      <w:r w:rsidRPr="00D15FA4">
        <w:rPr>
          <w:rFonts w:ascii="Times New Roman" w:hAnsi="Times New Roman" w:cs="Times New Roman"/>
          <w:lang w:val="en-US"/>
        </w:rPr>
        <w:t xml:space="preserve"> </w:t>
      </w:r>
      <w:r w:rsidR="00553039" w:rsidRPr="00D15FA4">
        <w:rPr>
          <w:rFonts w:ascii="Times New Roman" w:hAnsi="Times New Roman" w:cs="Times New Roman"/>
          <w:lang w:val="en-US"/>
        </w:rPr>
        <w:t>Table S</w:t>
      </w:r>
      <w:r w:rsidR="00FE669C">
        <w:rPr>
          <w:rFonts w:ascii="Times New Roman" w:hAnsi="Times New Roman" w:cs="Times New Roman"/>
          <w:lang w:val="en-US"/>
        </w:rPr>
        <w:t>1</w:t>
      </w:r>
      <w:r w:rsidR="00553039" w:rsidRPr="00D15FA4">
        <w:rPr>
          <w:rFonts w:ascii="Times New Roman" w:hAnsi="Times New Roman" w:cs="Times New Roman"/>
          <w:lang w:val="en-US"/>
        </w:rPr>
        <w:t xml:space="preserve">. </w:t>
      </w:r>
      <w:r w:rsidR="009B4246" w:rsidRPr="00D15FA4">
        <w:rPr>
          <w:rFonts w:ascii="Times New Roman" w:hAnsi="Times New Roman" w:cs="Times New Roman"/>
          <w:lang w:val="en-US"/>
        </w:rPr>
        <w:t xml:space="preserve">Detailed overview </w:t>
      </w:r>
      <w:r w:rsidR="00B16A87" w:rsidRPr="00D15FA4">
        <w:rPr>
          <w:rFonts w:ascii="Times New Roman" w:hAnsi="Times New Roman" w:cs="Times New Roman"/>
          <w:lang w:val="en-US"/>
        </w:rPr>
        <w:t>of</w:t>
      </w:r>
      <w:r w:rsidR="009B4246" w:rsidRPr="00D15FA4">
        <w:rPr>
          <w:rFonts w:ascii="Times New Roman" w:hAnsi="Times New Roman" w:cs="Times New Roman"/>
          <w:lang w:val="en-US"/>
        </w:rPr>
        <w:t xml:space="preserve"> study measures</w:t>
      </w:r>
      <w:r w:rsidR="00553039" w:rsidRPr="00D15FA4">
        <w:rPr>
          <w:rFonts w:ascii="Times New Roman" w:hAnsi="Times New Roman" w:cs="Times New Roman"/>
          <w:lang w:val="en-US"/>
        </w:rPr>
        <w:t>.</w:t>
      </w:r>
      <w:r w:rsidR="000B4941" w:rsidRPr="00D15FA4">
        <w:rPr>
          <w:rFonts w:ascii="Times New Roman" w:hAnsi="Times New Roman" w:cs="Times New Roman"/>
          <w:lang w:val="en-US"/>
        </w:rPr>
        <w:t xml:space="preserve"> Relevant citations can be found in the measures section of the article.</w:t>
      </w:r>
    </w:p>
    <w:p w14:paraId="41A73934" w14:textId="77777777" w:rsidR="00553039" w:rsidRPr="0040534D" w:rsidRDefault="00553039">
      <w:pPr>
        <w:rPr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17"/>
        <w:gridCol w:w="6009"/>
        <w:gridCol w:w="1701"/>
        <w:gridCol w:w="1559"/>
        <w:gridCol w:w="2093"/>
      </w:tblGrid>
      <w:tr w:rsidR="00D0514A" w:rsidRPr="0040534D" w14:paraId="203C6405" w14:textId="77777777" w:rsidTr="00933103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1F136B" w14:textId="77B4CD9C" w:rsidR="00D0514A" w:rsidRPr="0040534D" w:rsidRDefault="00D0514A" w:rsidP="00D0514A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</w:pP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easure</w:t>
            </w:r>
          </w:p>
        </w:tc>
        <w:tc>
          <w:tcPr>
            <w:tcW w:w="60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07C725B" w14:textId="45B1A239" w:rsidR="00D0514A" w:rsidRPr="0040534D" w:rsidRDefault="00D0514A" w:rsidP="00D0514A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>Item</w:t>
            </w:r>
            <w:r w:rsidR="009354C8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>(</w:t>
            </w:r>
            <w:r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>s</w:t>
            </w:r>
            <w:r w:rsidR="009354C8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>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38ED60" w14:textId="4038720F" w:rsidR="00D0514A" w:rsidRPr="0040534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>Scale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D0E8DE" w14:textId="0791712A" w:rsidR="00D0514A" w:rsidRPr="0040534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Cronbach’s </w:t>
            </w: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sym w:font="Symbol" w:char="F061"/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F75F4F" w14:textId="4234C08B" w:rsidR="00D0514A" w:rsidRPr="0040534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Scoring</w:t>
            </w:r>
          </w:p>
        </w:tc>
      </w:tr>
      <w:tr w:rsidR="008F2826" w:rsidRPr="0040534D" w14:paraId="6EEC5675" w14:textId="77777777" w:rsidTr="00156B0E">
        <w:tc>
          <w:tcPr>
            <w:tcW w:w="0" w:type="auto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pct10" w:color="auto" w:fill="auto"/>
          </w:tcPr>
          <w:p w14:paraId="465B2B65" w14:textId="52F086F4" w:rsidR="008F2826" w:rsidRPr="0040534D" w:rsidRDefault="00FE669C" w:rsidP="00360B78">
            <w:pPr>
              <w:jc w:val="center"/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b/>
                <w:color w:val="000000" w:themeColor="text1"/>
                <w:sz w:val="21"/>
                <w:szCs w:val="21"/>
              </w:rPr>
              <w:t xml:space="preserve">Emotional </w:t>
            </w:r>
            <w:r w:rsidR="008F2826" w:rsidRPr="0040534D">
              <w:rPr>
                <w:rFonts w:ascii="Times New Roman" w:hAnsi="Times New Roman" w:cs="Times New Roman"/>
                <w:b/>
                <w:color w:val="000000" w:themeColor="text1"/>
                <w:sz w:val="21"/>
                <w:szCs w:val="21"/>
              </w:rPr>
              <w:t>Distress (age 20 &amp; 22)</w:t>
            </w:r>
          </w:p>
        </w:tc>
      </w:tr>
      <w:tr w:rsidR="00D0514A" w:rsidRPr="00973B7D" w14:paraId="27711318" w14:textId="0B0EFF5E" w:rsidTr="0054442D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AA0104" w14:textId="5CC970B8" w:rsidR="00D0514A" w:rsidRPr="00973B7D" w:rsidRDefault="00D0514A" w:rsidP="000B496A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>Perceived Stress</w:t>
            </w: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br/>
              <w:t>(4 items)</w:t>
            </w:r>
            <w:r w:rsidR="00E96C31"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br/>
            </w:r>
            <w:r w:rsidR="000766BB">
              <w:rPr>
                <w:rFonts w:ascii="Times New Roman" w:hAnsi="Times New Roman" w:cs="Times New Roman"/>
                <w:iCs/>
                <w:sz w:val="21"/>
                <w:szCs w:val="21"/>
              </w:rPr>
              <w:t xml:space="preserve">-- </w:t>
            </w:r>
            <w:r w:rsidR="00E96C31" w:rsidRPr="00973B7D">
              <w:rPr>
                <w:rFonts w:ascii="Times New Roman" w:hAnsi="Times New Roman" w:cs="Times New Roman"/>
                <w:iCs/>
                <w:sz w:val="21"/>
                <w:szCs w:val="21"/>
              </w:rPr>
              <w:t xml:space="preserve">from Perceived Stress Scale </w:t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Cohen&lt;/Author&gt;&lt;Year&gt;1983&lt;/Year&gt;&lt;RecNum&gt;2374&lt;/RecNum&gt;&lt;DisplayText&gt;(Cohen, Kamarck, &amp;amp; Mermelstein, 1983)&lt;/DisplayText&gt;&lt;record&gt;&lt;rec-number&gt;2374&lt;/rec-number&gt;&lt;foreign-keys&gt;&lt;key app="EN" db-id="twvt9wzfotxps7epv9r59vv5v09s9v5wd0fx" timestamp="0"&gt;2374&lt;/key&gt;&lt;/foreign-keys&gt;&lt;ref-type name="Journal Article"&gt;17&lt;/ref-type&gt;&lt;contributors&gt;&lt;authors&gt;&lt;author&gt;Cohen,S.&lt;/author&gt;&lt;author&gt;Kamarck,T.&lt;/author&gt;&lt;author&gt;Mermelstein,R.&lt;/author&gt;&lt;/authors&gt;&lt;/contributors&gt;&lt;titles&gt;&lt;title&gt;A global measure of perceived stress&lt;/title&gt;&lt;secondary-title&gt;Journal of Health and Social Behavior&lt;/secondary-title&gt;&lt;/titles&gt;&lt;periodical&gt;&lt;full-title&gt;Journal of Health and Social Behavior&lt;/full-title&gt;&lt;abbr-1&gt;J Health Soc Behav&lt;/abbr-1&gt;&lt;/periodical&gt;&lt;pages&gt;385-396&lt;/pages&gt;&lt;volume&gt;24&lt;/volume&gt;&lt;dates&gt;&lt;year&gt;1983&lt;/year&gt;&lt;/dates&gt;&lt;label&gt;003149  (Journal Article)&amp;#xD;in file&lt;/label&gt;&lt;urls&gt;&lt;/urls&gt;&lt;/record&gt;&lt;/Cite&gt;&lt;/EndNote&gt;</w:instrText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="000B496A">
              <w:rPr>
                <w:rFonts w:ascii="Times New Roman" w:hAnsi="Times New Roman" w:cs="Times New Roman"/>
                <w:iCs/>
                <w:noProof/>
                <w:sz w:val="21"/>
                <w:szCs w:val="21"/>
              </w:rPr>
              <w:t>(Cohen, Kamarck, &amp; Mermelstein, 1983)</w:t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  <w:tc>
          <w:tcPr>
            <w:tcW w:w="60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E08DFC3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During the past two weeks, how often… (age 22)</w:t>
            </w:r>
          </w:p>
          <w:p w14:paraId="657D38E5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During the past month, how often… (age 20)</w:t>
            </w:r>
          </w:p>
          <w:p w14:paraId="0FFC892E" w14:textId="77777777" w:rsidR="00D0514A" w:rsidRPr="00973B7D" w:rsidRDefault="00D0514A" w:rsidP="00D0514A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… have you felt that you were unable to control the important things in your life?</w:t>
            </w:r>
          </w:p>
          <w:p w14:paraId="662750F9" w14:textId="77777777" w:rsidR="00D0514A" w:rsidRPr="00973B7D" w:rsidRDefault="00D0514A" w:rsidP="00D0514A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… have you felt nervous and “stressed”?</w:t>
            </w:r>
          </w:p>
          <w:p w14:paraId="0D5A4131" w14:textId="77777777" w:rsidR="00D0514A" w:rsidRPr="00973B7D" w:rsidRDefault="00D0514A" w:rsidP="00D0514A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… have you felt that you could not cope with all the things that you had to do?  </w:t>
            </w:r>
          </w:p>
          <w:p w14:paraId="131022B9" w14:textId="5A83BB62" w:rsidR="00D0514A" w:rsidRPr="00973B7D" w:rsidRDefault="00D0514A" w:rsidP="00F0535D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… have you felt difficulties were piling up so high that you could not overcome them?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1211D1" w14:textId="73CCCE38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 = never to 5 = very ofte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AF0B0E" w14:textId="77777777" w:rsidR="00D0514A" w:rsidRPr="00973B7D" w:rsidRDefault="00D0514A" w:rsidP="00D0514A">
            <w:pPr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iCs/>
                <w:sz w:val="21"/>
                <w:szCs w:val="21"/>
              </w:rPr>
              <w:t>0.86 (age 22)</w:t>
            </w:r>
            <w:r w:rsidRPr="00973B7D">
              <w:rPr>
                <w:rFonts w:ascii="Times New Roman" w:hAnsi="Times New Roman" w:cs="Times New Roman"/>
                <w:iCs/>
                <w:sz w:val="21"/>
                <w:szCs w:val="21"/>
              </w:rPr>
              <w:br/>
            </w:r>
          </w:p>
          <w:p w14:paraId="0980FC18" w14:textId="63481E21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iCs/>
                <w:sz w:val="21"/>
                <w:szCs w:val="21"/>
              </w:rPr>
              <w:t>0.86 (age 20)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41717C" w14:textId="4FA9EABB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ean score</w:t>
            </w:r>
            <w:r w:rsidR="00EF31C8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</w:t>
            </w:r>
            <w:r w:rsidR="00777C3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br/>
            </w:r>
            <w:r w:rsidR="00EF31C8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1-5)</w:t>
            </w:r>
          </w:p>
        </w:tc>
      </w:tr>
      <w:tr w:rsidR="00D0514A" w:rsidRPr="00973B7D" w14:paraId="58D9A72F" w14:textId="6E2C99E6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3793F8" w14:textId="77777777" w:rsidR="00D0514A" w:rsidRPr="00973B7D" w:rsidRDefault="00D0514A" w:rsidP="00D0514A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t>Internalizing Symptoms</w:t>
            </w: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br/>
              <w:t>(15 items)</w:t>
            </w:r>
          </w:p>
          <w:p w14:paraId="37F64567" w14:textId="7D9ADAAD" w:rsidR="00E96C31" w:rsidRPr="00973B7D" w:rsidRDefault="000766BB" w:rsidP="000B496A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t xml:space="preserve">-- </w:t>
            </w:r>
            <w:r w:rsidR="00E96C31" w:rsidRPr="00973B7D">
              <w:rPr>
                <w:rFonts w:ascii="Times New Roman" w:hAnsi="Times New Roman" w:cs="Times New Roman"/>
                <w:iCs/>
                <w:sz w:val="21"/>
                <w:szCs w:val="21"/>
              </w:rPr>
              <w:t xml:space="preserve">from Social Behavior Questionnaire </w:t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&gt;&lt;Author&gt;Murray&lt;/Author&gt;&lt;Year&gt;2019&lt;/Year&gt;&lt;RecNum&gt;31106&lt;/RecNum&gt;&lt;DisplayText&gt;(Murray, Obsuth, Eisner, &amp;amp; Ribeaud, 2019)&lt;/DisplayText&gt;&lt;record&gt;&lt;rec-number&gt;31106&lt;/rec-number&gt;&lt;foreign-keys&gt;&lt;key app="EN" db-id="twvt9wzfotxps7epv9r59vv5v09s9v5wd0fx" timestamp="1589280778"&gt;31106&lt;/key&gt;&lt;/foreign-keys&gt;&lt;ref-type name="Journal Article"&gt;17&lt;/ref-type&gt;&lt;contributors&gt;&lt;authors&gt;&lt;author&gt;Murray, A L&lt;/author&gt;&lt;author&gt;Obsuth, I&lt;/author&gt;&lt;author&gt;Eisner, M&lt;/author&gt;&lt;author&gt;Ribeaud, D&lt;/author&gt;&lt;/authors&gt;&lt;/contributors&gt;&lt;auth-address&gt;University of Cambridge, Cambridge, UK.&amp;#xD;Swiss Federal Institute of Technology Zurich, Zurich, Switzerland.&lt;/auth-address&gt;&lt;titles&gt;&lt;title&gt;Evaluating longitudinal invariance in dimensions of mental health across adolescence: An analysis of the Social Behavior Questionnaire&lt;/title&gt;&lt;secondary-title&gt;Assessment&lt;/secondary-title&gt;&lt;/titles&gt;&lt;periodical&gt;&lt;full-title&gt;Assessment&lt;/full-title&gt;&lt;/periodical&gt;&lt;pages&gt;1234-1245&lt;/pages&gt;&lt;volume&gt;26&lt;/volume&gt;&lt;number&gt;7&lt;/number&gt;&lt;keywords&gt;&lt;keyword&gt;*Social Behavior Questionnaire&lt;/keyword&gt;&lt;keyword&gt;*adolescence&lt;/keyword&gt;&lt;keyword&gt;*longitudinal invariance&lt;/keyword&gt;&lt;keyword&gt;*mental health&lt;/keyword&gt;&lt;/keywords&gt;&lt;dates&gt;&lt;year&gt;2019&lt;/year&gt;&lt;pub-dates&gt;&lt;date&gt;Oct&lt;/date&gt;&lt;/pub-dates&gt;&lt;/dates&gt;&lt;isbn&gt;1552-3489 (Electronic)&amp;#xD;1073-1911 (Linking)&lt;/isbn&gt;&lt;accession-num&gt;28758417&lt;/accession-num&gt;&lt;urls&gt;&lt;related-urls&gt;&lt;url&gt;https://www.ncbi.nlm.nih.gov/pubmed/28758417&lt;/url&gt;&lt;/related-urls&gt;&lt;/urls&gt;&lt;electronic-resource-num&gt;10.1177/1073191117721741&lt;/electronic-resource-num&gt;&lt;/record&gt;&lt;/Cite&gt;&lt;/EndNote&gt;</w:instrText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="000B496A">
              <w:rPr>
                <w:rFonts w:ascii="Times New Roman" w:hAnsi="Times New Roman" w:cs="Times New Roman"/>
                <w:iCs/>
                <w:noProof/>
                <w:sz w:val="21"/>
                <w:szCs w:val="21"/>
              </w:rPr>
              <w:t>(Murray, Obsuth, Eisner, &amp; Ribeaud, 2019)</w:t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B87C7E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During the past two weeks, how often have you felt the following? (age 22)</w:t>
            </w:r>
          </w:p>
          <w:p w14:paraId="628C91BD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During the past month, how often have you felt the following? 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br/>
              <w:t>(age 20)</w:t>
            </w:r>
          </w:p>
          <w:p w14:paraId="45BFE0B1" w14:textId="77777777" w:rsidR="00D0514A" w:rsidRPr="00973B7D" w:rsidRDefault="00D0514A" w:rsidP="00D0514A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was bored.</w:t>
            </w:r>
          </w:p>
          <w:p w14:paraId="6D1BC8C1" w14:textId="77777777" w:rsidR="00D0514A" w:rsidRPr="00973B7D" w:rsidRDefault="00D0514A" w:rsidP="00D0514A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didn’t feel joy about anything.</w:t>
            </w:r>
          </w:p>
          <w:p w14:paraId="5DF187E0" w14:textId="77777777" w:rsidR="00D0514A" w:rsidRPr="00973B7D" w:rsidRDefault="00D0514A" w:rsidP="00D0514A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cried.</w:t>
            </w:r>
          </w:p>
          <w:p w14:paraId="15F68EA5" w14:textId="77777777" w:rsidR="00D0514A" w:rsidRPr="00973B7D" w:rsidRDefault="00D0514A" w:rsidP="00D0514A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hated myself.</w:t>
            </w:r>
          </w:p>
          <w:p w14:paraId="2ECB037E" w14:textId="77777777" w:rsidR="00D0514A" w:rsidRPr="00973B7D" w:rsidRDefault="00D0514A" w:rsidP="00D0514A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felt so tired that all I could do was sit around and do nothing.</w:t>
            </w:r>
          </w:p>
          <w:p w14:paraId="3D51D16A" w14:textId="06593882" w:rsidR="00D0514A" w:rsidRPr="00973B7D" w:rsidRDefault="00D0514A" w:rsidP="00D0514A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was scared for no particular reason.</w:t>
            </w:r>
          </w:p>
          <w:p w14:paraId="06DBA4C8" w14:textId="77777777" w:rsidR="00D0514A" w:rsidRPr="00973B7D" w:rsidRDefault="00D0514A" w:rsidP="00D0514A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felt unhappy.</w:t>
            </w:r>
          </w:p>
          <w:p w14:paraId="334D34E5" w14:textId="77777777" w:rsidR="00D0514A" w:rsidRPr="00973B7D" w:rsidRDefault="00D0514A" w:rsidP="00D0514A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felt alone.</w:t>
            </w:r>
          </w:p>
          <w:p w14:paraId="33F2FD6C" w14:textId="77777777" w:rsidR="00D0514A" w:rsidRPr="00973B7D" w:rsidRDefault="00D0514A" w:rsidP="00D0514A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injured myself on purpose (e.g. cut myself, tore open wounds, hit my head, pulled out my hair).</w:t>
            </w:r>
          </w:p>
          <w:p w14:paraId="0BF0F5F9" w14:textId="77777777" w:rsidR="00D0514A" w:rsidRPr="00973B7D" w:rsidRDefault="00D0514A" w:rsidP="00D0514A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>I couldn’t fall asleep at night.</w:t>
            </w:r>
          </w:p>
          <w:p w14:paraId="36190DDA" w14:textId="77777777" w:rsidR="00D0514A" w:rsidRPr="00973B7D" w:rsidRDefault="00D0514A" w:rsidP="00D0514A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felt like I was no good for anything.</w:t>
            </w:r>
          </w:p>
          <w:p w14:paraId="7A35271A" w14:textId="77777777" w:rsidR="00D0514A" w:rsidRPr="00973B7D" w:rsidRDefault="00D0514A" w:rsidP="00D0514A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thought about killing myself.</w:t>
            </w:r>
          </w:p>
          <w:p w14:paraId="642A1883" w14:textId="77777777" w:rsidR="00D0514A" w:rsidRPr="00973B7D" w:rsidRDefault="00D0514A" w:rsidP="00D0514A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felt like I did everything wrong.</w:t>
            </w:r>
          </w:p>
          <w:p w14:paraId="3DFB5466" w14:textId="77777777" w:rsidR="00D0514A" w:rsidRPr="00973B7D" w:rsidRDefault="00D0514A" w:rsidP="00D0514A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was sad without knowing why.</w:t>
            </w:r>
          </w:p>
          <w:p w14:paraId="3985E385" w14:textId="6DE19BBA" w:rsidR="00D0514A" w:rsidRPr="00973B7D" w:rsidRDefault="00D0514A" w:rsidP="00F0535D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was worried.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132C90" w14:textId="6D10D345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 = never to 5 = very ofte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B8D68A" w14:textId="77777777" w:rsidR="00D0514A" w:rsidRPr="00973B7D" w:rsidRDefault="00D0514A" w:rsidP="00D0514A">
            <w:pPr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iCs/>
                <w:sz w:val="21"/>
                <w:szCs w:val="21"/>
              </w:rPr>
              <w:t>0.90 (age 22)</w:t>
            </w:r>
            <w:r w:rsidRPr="00973B7D">
              <w:rPr>
                <w:rFonts w:ascii="Times New Roman" w:hAnsi="Times New Roman" w:cs="Times New Roman"/>
                <w:iCs/>
                <w:sz w:val="21"/>
                <w:szCs w:val="21"/>
              </w:rPr>
              <w:br/>
            </w:r>
          </w:p>
          <w:p w14:paraId="0FB9666B" w14:textId="2E0B6452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iCs/>
                <w:sz w:val="21"/>
                <w:szCs w:val="21"/>
              </w:rPr>
              <w:t>0.92 (age 20)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69AB6C" w14:textId="449EED76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ean score</w:t>
            </w:r>
            <w:r w:rsidR="00EF31C8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</w:t>
            </w:r>
            <w:r w:rsidR="00777C3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br/>
            </w:r>
            <w:r w:rsidR="00EF31C8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1-5)</w:t>
            </w:r>
          </w:p>
        </w:tc>
      </w:tr>
      <w:tr w:rsidR="00D0514A" w:rsidRPr="00973B7D" w14:paraId="0148AA3A" w14:textId="1C337E6A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0B3D5D" w14:textId="1F9CBB3F" w:rsidR="00E96C31" w:rsidRPr="00973B7D" w:rsidRDefault="00D0514A" w:rsidP="00E96C31">
            <w:pPr>
              <w:contextualSpacing/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t>Anger</w:t>
            </w: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br/>
              <w:t>(3 items)</w:t>
            </w:r>
            <w:r w:rsidR="00E96C31"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br/>
            </w:r>
            <w:r w:rsidR="000766BB">
              <w:rPr>
                <w:rFonts w:ascii="Times New Roman" w:hAnsi="Times New Roman" w:cs="Times New Roman"/>
                <w:iCs/>
                <w:sz w:val="21"/>
                <w:szCs w:val="21"/>
              </w:rPr>
              <w:lastRenderedPageBreak/>
              <w:t xml:space="preserve">-- </w:t>
            </w:r>
            <w:r w:rsidR="00E96C31" w:rsidRPr="00973B7D">
              <w:rPr>
                <w:rFonts w:ascii="Times New Roman" w:hAnsi="Times New Roman" w:cs="Times New Roman"/>
                <w:iCs/>
                <w:sz w:val="21"/>
                <w:szCs w:val="21"/>
              </w:rPr>
              <w:t>from PROMIS® Emotional Distress—Anger—Short Form</w:t>
            </w:r>
            <w:r w:rsidR="00E96C31" w:rsidRPr="00973B7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>
                <w:fldData xml:space="preserve">PEVuZE5vdGU+PENpdGU+PEF1dGhvcj5QaWxrb25pczwvQXV0aG9yPjxZZWFyPjIwMTE8L1llYXI+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</w:fldData>
              </w:fldChar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</w:instrText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>
                <w:fldData xml:space="preserve">PEVuZE5vdGU+PENpdGU+PEF1dGhvcj5QaWxrb25pczwvQXV0aG9yPjxZZWFyPjIwMTE8L1llYXI+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</w:fldData>
              </w:fldChar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.DATA </w:instrText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="000B496A">
              <w:rPr>
                <w:rFonts w:ascii="Times New Roman" w:hAnsi="Times New Roman" w:cs="Times New Roman"/>
                <w:iCs/>
                <w:noProof/>
                <w:sz w:val="21"/>
                <w:szCs w:val="21"/>
              </w:rPr>
              <w:t>(Pilkonis et al., 2011)</w:t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  <w:p w14:paraId="2BD8C6F4" w14:textId="2D5A215A" w:rsidR="00E96C31" w:rsidRPr="00973B7D" w:rsidRDefault="00E96C31" w:rsidP="00E96C31">
            <w:pPr>
              <w:contextualSpacing/>
              <w:rPr>
                <w:rFonts w:ascii="Times New Roman" w:hAnsi="Times New Roman" w:cs="Times New Roman"/>
                <w:i/>
                <w:iCs/>
                <w:sz w:val="21"/>
                <w:szCs w:val="21"/>
              </w:rPr>
            </w:pPr>
          </w:p>
          <w:p w14:paraId="30EF94B6" w14:textId="1E7292F8" w:rsidR="00D0514A" w:rsidRPr="00973B7D" w:rsidRDefault="00D0514A" w:rsidP="00D0514A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</w:pP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202423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lastRenderedPageBreak/>
              <w:t>During the past two weeks, how often have you felt the following?</w:t>
            </w:r>
          </w:p>
          <w:p w14:paraId="0317060B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age 22)</w:t>
            </w:r>
          </w:p>
          <w:p w14:paraId="254F97BC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lastRenderedPageBreak/>
              <w:t xml:space="preserve">During the past month, how often have you felt the following? 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br/>
              <w:t>(age 20)</w:t>
            </w:r>
          </w:p>
          <w:p w14:paraId="797CD98F" w14:textId="77777777" w:rsidR="00D0514A" w:rsidRPr="00973B7D" w:rsidRDefault="00D0514A" w:rsidP="00D0514A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felt angry.</w:t>
            </w:r>
          </w:p>
          <w:p w14:paraId="45B34C71" w14:textId="77777777" w:rsidR="00D0514A" w:rsidRPr="00973B7D" w:rsidRDefault="00D0514A" w:rsidP="00D0514A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felt annoyed.</w:t>
            </w:r>
          </w:p>
          <w:p w14:paraId="331136D3" w14:textId="0A8870E2" w:rsidR="00D0514A" w:rsidRPr="00973B7D" w:rsidRDefault="00D0514A" w:rsidP="00F0535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was grouchy.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5CC69B" w14:textId="60763D0E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lastRenderedPageBreak/>
              <w:t>1 = never to 5 = very ofte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145EC1" w14:textId="77777777" w:rsidR="00D0514A" w:rsidRPr="00973B7D" w:rsidRDefault="00D0514A" w:rsidP="00D0514A">
            <w:pPr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iCs/>
                <w:sz w:val="21"/>
                <w:szCs w:val="21"/>
              </w:rPr>
              <w:t>0.78 (age 22)</w:t>
            </w:r>
            <w:r w:rsidRPr="00973B7D">
              <w:rPr>
                <w:rFonts w:ascii="Times New Roman" w:hAnsi="Times New Roman" w:cs="Times New Roman"/>
                <w:iCs/>
                <w:sz w:val="21"/>
                <w:szCs w:val="21"/>
              </w:rPr>
              <w:br/>
            </w:r>
          </w:p>
          <w:p w14:paraId="0A34F6D0" w14:textId="5683D818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iCs/>
                <w:sz w:val="21"/>
                <w:szCs w:val="21"/>
              </w:rPr>
              <w:lastRenderedPageBreak/>
              <w:t>0.71 (age 20)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3202C3" w14:textId="2008A66E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</w:rPr>
              <w:lastRenderedPageBreak/>
              <w:t>Mean score</w:t>
            </w:r>
            <w:r w:rsidR="00EF31C8" w:rsidRPr="00973B7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="00777C30" w:rsidRPr="00973B7D">
              <w:rPr>
                <w:rFonts w:ascii="Times New Roman" w:hAnsi="Times New Roman" w:cs="Times New Roman"/>
                <w:sz w:val="21"/>
                <w:szCs w:val="21"/>
              </w:rPr>
              <w:br/>
            </w:r>
            <w:r w:rsidR="00EF31C8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1-5)</w:t>
            </w:r>
          </w:p>
        </w:tc>
      </w:tr>
      <w:tr w:rsidR="00D0514A" w:rsidRPr="00973B7D" w14:paraId="05FC5957" w14:textId="7777777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A481C9" w14:textId="1A2C18EE" w:rsidR="00D0514A" w:rsidRPr="00973B7D" w:rsidRDefault="00D0514A" w:rsidP="00D0514A">
            <w:pPr>
              <w:rPr>
                <w:rFonts w:ascii="Times New Roman" w:hAnsi="Times New Roman" w:cs="Times New Roman"/>
                <w:b/>
                <w:color w:val="000000" w:themeColor="text1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lastRenderedPageBreak/>
              <w:t>Relative change in well-being</w:t>
            </w:r>
            <w:r w:rsidRPr="00973B7D">
              <w:rPr>
                <w:rFonts w:ascii="Times New Roman" w:hAnsi="Times New Roman" w:cs="Times New Roman"/>
                <w:b/>
                <w:color w:val="000000" w:themeColor="text1"/>
                <w:sz w:val="21"/>
                <w:szCs w:val="21"/>
                <w:lang w:val="en-US"/>
              </w:rPr>
              <w:t xml:space="preserve"> </w:t>
            </w: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>from before to during COVID-19 pandemic</w:t>
            </w:r>
            <w:r w:rsidRPr="00973B7D">
              <w:rPr>
                <w:rFonts w:ascii="Times New Roman" w:hAnsi="Times New Roman" w:cs="Times New Roman"/>
                <w:b/>
                <w:color w:val="000000" w:themeColor="text1"/>
                <w:sz w:val="21"/>
                <w:szCs w:val="21"/>
                <w:lang w:val="en-US"/>
              </w:rPr>
              <w:br/>
            </w: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>(1 item)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72F1B5" w14:textId="2F5F3BCF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How much better or worse do you feel since the beginning of the corona crisis?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5C7D7A" w14:textId="36711658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 = extremely worse  to 10= extremely better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20B344" w14:textId="1B060396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467E92" w14:textId="6A2577C0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Categorical variable </w:t>
            </w:r>
            <w:r w:rsidRPr="00973B7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feeling worse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(1-4), </w:t>
            </w:r>
            <w:r w:rsidRPr="00973B7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feeling approximately the same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(5-6), and </w:t>
            </w:r>
            <w:r w:rsidRPr="00973B7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feeling better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(7-10) </w:t>
            </w:r>
          </w:p>
        </w:tc>
      </w:tr>
      <w:tr w:rsidR="008F2826" w:rsidRPr="00973B7D" w14:paraId="4485D6D6" w14:textId="2A5C0F8A" w:rsidTr="00156B0E">
        <w:tc>
          <w:tcPr>
            <w:tcW w:w="0" w:type="auto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pct10" w:color="auto" w:fill="auto"/>
          </w:tcPr>
          <w:p w14:paraId="5BA7DB15" w14:textId="351C6E2F" w:rsidR="008F2826" w:rsidRPr="00973B7D" w:rsidRDefault="008F2826" w:rsidP="00483BC6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b/>
                <w:sz w:val="21"/>
                <w:szCs w:val="21"/>
                <w:lang w:val="en-US"/>
              </w:rPr>
              <w:t xml:space="preserve">Stressors and Health </w:t>
            </w:r>
            <w:r w:rsidR="00483BC6" w:rsidRPr="00973B7D">
              <w:rPr>
                <w:rFonts w:ascii="Times New Roman" w:hAnsi="Times New Roman" w:cs="Times New Roman"/>
                <w:b/>
                <w:sz w:val="21"/>
                <w:szCs w:val="21"/>
                <w:lang w:val="en-US"/>
              </w:rPr>
              <w:t>B</w:t>
            </w:r>
            <w:r w:rsidRPr="00973B7D">
              <w:rPr>
                <w:rFonts w:ascii="Times New Roman" w:hAnsi="Times New Roman" w:cs="Times New Roman"/>
                <w:b/>
                <w:sz w:val="21"/>
                <w:szCs w:val="21"/>
                <w:lang w:val="en-US"/>
              </w:rPr>
              <w:t>efore COVID-19 (age 20)</w:t>
            </w:r>
          </w:p>
        </w:tc>
      </w:tr>
      <w:tr w:rsidR="00D0514A" w:rsidRPr="00973B7D" w14:paraId="6B6B5E59" w14:textId="579D3878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2C2A86" w14:textId="77777777" w:rsidR="00D0514A" w:rsidRPr="00973B7D" w:rsidRDefault="00D0514A" w:rsidP="00D0514A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t>Perceived social exclusion</w:t>
            </w: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br/>
              <w:t>(6 items)</w:t>
            </w:r>
          </w:p>
          <w:p w14:paraId="5D8F9CFE" w14:textId="1273CA18" w:rsidR="00E96C31" w:rsidRPr="00973B7D" w:rsidRDefault="000766BB" w:rsidP="000B496A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-- from Bude &amp; Lantermann</w:t>
            </w:r>
            <w:r w:rsidR="00BE75B2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="000B496A">
              <w:rPr>
                <w:rFonts w:ascii="Times New Roman" w:hAnsi="Times New Roman" w:cs="Times New Roman"/>
                <w:sz w:val="21"/>
                <w:szCs w:val="21"/>
              </w:rPr>
              <w:fldChar w:fldCharType="begin"/>
            </w:r>
            <w:r w:rsidR="000B496A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&lt;EndNote&gt;&lt;Cite ExcludeAuth="1"&gt;&lt;Author&gt;Bude&lt;/Author&gt;&lt;Year&gt;2006&lt;/Year&gt;&lt;RecNum&gt;30991&lt;/RecNum&gt;&lt;DisplayText&gt;(2006)&lt;/DisplayText&gt;&lt;record&gt;&lt;rec-number&gt;30991&lt;/rec-number&gt;&lt;foreign-keys&gt;&lt;key app="EN" db-id="twvt9wzfotxps7epv9r59vv5v09s9v5wd0fx" timestamp="1578475886"&gt;30991&lt;/key&gt;&lt;/foreign-keys&gt;&lt;ref-type name="Journal Article"&gt;17&lt;/ref-type&gt;&lt;contributors&gt;&lt;authors&gt;&lt;author&gt;Bude, H&lt;/author&gt;&lt;author&gt;Lantermann, E D&lt;/author&gt;&lt;/authors&gt;&lt;/contributors&gt;&lt;titles&gt;&lt;title&gt;Soziale Exklusion und Exklusionsempfinden [Social exclusion and feeling socially excluded]&lt;/title&gt;&lt;secondary-title&gt;Kölner Zeitschrift für Soziologie und Sozialpsychologie&lt;/secondary-title&gt;&lt;/titles&gt;&lt;periodical&gt;&lt;full-title&gt;Kölner Zeitschrift für Soziologie und Sozialpsychologie&lt;/full-title&gt;&lt;/periodical&gt;&lt;pages&gt;233-252&lt;/pages&gt;&lt;volume&gt;25&lt;/volume&gt;&lt;dates&gt;&lt;year&gt;2006&lt;/year&gt;&lt;/dates&gt;&lt;urls&gt;&lt;/urls&gt;&lt;/record&gt;&lt;/Cite&gt;&lt;/EndNote&gt;</w:instrText>
            </w:r>
            <w:r w:rsidR="000B496A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="000B496A">
              <w:rPr>
                <w:rFonts w:ascii="Times New Roman" w:hAnsi="Times New Roman" w:cs="Times New Roman"/>
                <w:noProof/>
                <w:sz w:val="21"/>
                <w:szCs w:val="21"/>
              </w:rPr>
              <w:t>(2006)</w:t>
            </w:r>
            <w:r w:rsidR="000B496A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AE59D1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This is about how you see yourself opposite other people and society. What do you think about the following statements?</w:t>
            </w:r>
          </w:p>
          <w:p w14:paraId="47B8A388" w14:textId="77777777" w:rsidR="00D0514A" w:rsidRPr="00973B7D" w:rsidRDefault="00D0514A" w:rsidP="00D0514A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feel like I’m not really part of society.</w:t>
            </w:r>
          </w:p>
          <w:p w14:paraId="116674F2" w14:textId="77777777" w:rsidR="00D0514A" w:rsidRPr="00973B7D" w:rsidRDefault="00D0514A" w:rsidP="00D0514A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get excluded.</w:t>
            </w:r>
          </w:p>
          <w:p w14:paraId="22A127E8" w14:textId="77777777" w:rsidR="00D0514A" w:rsidRPr="00973B7D" w:rsidRDefault="00D0514A" w:rsidP="00D0514A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don’t have a chance in this society anyway.</w:t>
            </w:r>
          </w:p>
          <w:p w14:paraId="1B84A768" w14:textId="77777777" w:rsidR="00D0514A" w:rsidRPr="00973B7D" w:rsidRDefault="00D0514A" w:rsidP="00D0514A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feel written off by other people.</w:t>
            </w:r>
          </w:p>
          <w:p w14:paraId="4B16F621" w14:textId="77777777" w:rsidR="00D0514A" w:rsidRPr="00973B7D" w:rsidRDefault="00D0514A" w:rsidP="00D0514A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feel like a stranger here.</w:t>
            </w:r>
          </w:p>
          <w:p w14:paraId="076F8996" w14:textId="4AED366A" w:rsidR="00D0514A" w:rsidRPr="00973B7D" w:rsidRDefault="00D0514A" w:rsidP="00F0535D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feel surplus to society.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C9363A" w14:textId="6432AEFA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 = fully untrue to 4 = fully true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845E52" w14:textId="50C4566D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iCs/>
                <w:sz w:val="21"/>
                <w:szCs w:val="21"/>
              </w:rPr>
              <w:t>0.</w:t>
            </w:r>
            <w:r w:rsidRPr="00973B7D">
              <w:rPr>
                <w:rFonts w:ascii="Times New Roman" w:hAnsi="Times New Roman" w:cs="Times New Roman"/>
                <w:sz w:val="21"/>
                <w:szCs w:val="21"/>
              </w:rPr>
              <w:t>88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C68DB2" w14:textId="06E58648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ean score</w:t>
            </w:r>
            <w:r w:rsidR="00EF31C8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</w:t>
            </w:r>
            <w:r w:rsidR="00777C3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br/>
            </w:r>
            <w:r w:rsidR="00EF31C8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1-4)</w:t>
            </w:r>
          </w:p>
        </w:tc>
      </w:tr>
      <w:tr w:rsidR="00D0514A" w:rsidRPr="00973B7D" w14:paraId="51CA9222" w14:textId="2EB7A17D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297027" w14:textId="77777777" w:rsidR="00D0514A" w:rsidRPr="00973B7D" w:rsidRDefault="00D0514A" w:rsidP="00D0514A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t>Low social support</w:t>
            </w:r>
          </w:p>
          <w:p w14:paraId="110F77BE" w14:textId="1B55FF13" w:rsidR="00D0514A" w:rsidRPr="00973B7D" w:rsidRDefault="00D0514A" w:rsidP="00D0514A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t>(4 items)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4D65F7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How true are these statements for you?</w:t>
            </w:r>
          </w:p>
          <w:p w14:paraId="794D65F5" w14:textId="77777777" w:rsidR="00D0514A" w:rsidRPr="00973B7D" w:rsidRDefault="00D0514A" w:rsidP="00D0514A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There are adults I can talk to about my problems.</w:t>
            </w:r>
          </w:p>
          <w:p w14:paraId="294D4ECF" w14:textId="77777777" w:rsidR="00D0514A" w:rsidRPr="00973B7D" w:rsidRDefault="00D0514A" w:rsidP="00D0514A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Out of the adults that I know, there are some I admire.</w:t>
            </w:r>
          </w:p>
          <w:p w14:paraId="15D516C5" w14:textId="77777777" w:rsidR="00D0514A" w:rsidRPr="00973B7D" w:rsidRDefault="00D0514A" w:rsidP="00D0514A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discuss my problems with adults.</w:t>
            </w:r>
          </w:p>
          <w:p w14:paraId="14A12E4E" w14:textId="2AD7468E" w:rsidR="00D0514A" w:rsidRPr="00973B7D" w:rsidRDefault="00D0514A" w:rsidP="00F0535D">
            <w:pPr>
              <w:pStyle w:val="ListParagraph"/>
              <w:numPr>
                <w:ilvl w:val="0"/>
                <w:numId w:val="6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There are adults I can rely on.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8DE04F" w14:textId="2F8F584E" w:rsidR="00D0514A" w:rsidRPr="00973B7D" w:rsidRDefault="00D0514A" w:rsidP="00D0514A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 = fully untrue to 4 = fully true</w:t>
            </w:r>
            <w:r w:rsidR="00BC1DD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(</w:t>
            </w:r>
            <w:r w:rsidR="00BC1DD0" w:rsidRPr="00973B7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reverse coded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6AE711" w14:textId="173471A3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</w:rPr>
              <w:t>0.81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03EB04" w14:textId="2E5D341A" w:rsidR="00D0514A" w:rsidRPr="00973B7D" w:rsidRDefault="00BC1DD0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ean</w:t>
            </w:r>
            <w:r w:rsidR="00D0514A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score</w:t>
            </w:r>
            <w:r w:rsidR="00EF31C8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</w:t>
            </w:r>
            <w:r w:rsidR="00777C3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br/>
            </w:r>
            <w:r w:rsidR="00EF31C8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1-4)</w:t>
            </w:r>
          </w:p>
        </w:tc>
      </w:tr>
      <w:tr w:rsidR="00D0514A" w:rsidRPr="00973B7D" w14:paraId="17AC42F2" w14:textId="016DB8D2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6A9EB4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</w:rPr>
              <w:t>Bullying victimization</w:t>
            </w:r>
          </w:p>
          <w:p w14:paraId="5915847E" w14:textId="77777777" w:rsidR="00D0514A" w:rsidRPr="00973B7D" w:rsidRDefault="00D0514A" w:rsidP="00D0514A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t>(4 items)</w:t>
            </w:r>
          </w:p>
          <w:p w14:paraId="6354F931" w14:textId="30CD28C6" w:rsidR="00597ED9" w:rsidRPr="00973B7D" w:rsidRDefault="005258F9" w:rsidP="000B496A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iCs/>
                <w:sz w:val="21"/>
                <w:szCs w:val="21"/>
              </w:rPr>
              <w:t xml:space="preserve">-- from Murray, Eisner et al. </w:t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begin"/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instrText xml:space="preserve"> ADDIN EN.CITE &lt;EndNote&gt;&lt;Cite ExcludeAuth="1"&gt;&lt;Author&gt;Murray&lt;/Author&gt;&lt;Year&gt;2019&lt;/Year&gt;&lt;RecNum&gt;31075&lt;/RecNum&gt;&lt;DisplayText&gt;(2019)&lt;/DisplayText&gt;&lt;record&gt;&lt;rec-number&gt;31075&lt;/rec-number&gt;&lt;foreign-keys&gt;&lt;key app="EN" db-id="twvt9wzfotxps7epv9r59vv5v09s9v5wd0fx" timestamp="1588656133"&gt;31075&lt;/key&gt;&lt;/foreign-keys&gt;&lt;ref-type name="Journal Article"&gt;17&lt;/ref-type&gt;&lt;contributors&gt;&lt;authors&gt;&lt;author&gt;Murray, A L&lt;/author&gt;&lt;author&gt;Eisner, M&lt;/author&gt;&lt;author&gt;Ribeaud, D&lt;/author&gt;&lt;author&gt;Kaiser, D&lt;/author&gt;&lt;author&gt;McKenzie, K&lt;/author&gt;&lt;author&gt;Murray, G&lt;/author&gt;&lt;/authors&gt;&lt;/contributors&gt;&lt;auth-address&gt;1 University of Cambridge, England, UK.&amp;#xD;2 University of Zurich, Zurich, Switzerland.&amp;#xD;3 Northumbria University, Newcastle upon Tyne, UK.&lt;/auth-address&gt;&lt;titles&gt;&lt;title&gt;Validation of a brief self-report measure of adolescent bullying perpetration and victimization&lt;/title&gt;&lt;secondary-title&gt;Assessment&lt;/secondary-title&gt;&lt;/titles&gt;&lt;periodical&gt;&lt;full-title&gt;Assessment&lt;/full-title&gt;&lt;/periodical&gt;&lt;pages&gt;1073191119858406&lt;/pages&gt;&lt;keywords&gt;&lt;keyword&gt;adolescence&lt;/keyword&gt;&lt;keyword&gt;bullying&lt;/keyword&gt;&lt;keyword&gt;measure&lt;/keyword&gt;&lt;keyword&gt;perpetration&lt;/keyword&gt;&lt;keyword&gt;psychometrics&lt;/keyword&gt;&lt;keyword&gt;victimization&lt;/keyword&gt;&lt;/keywords&gt;&lt;dates&gt;&lt;year&gt;2019&lt;/year&gt;&lt;pub-dates&gt;&lt;date&gt;Jul 7&lt;/date&gt;&lt;/pub-dates&gt;&lt;/dates&gt;&lt;isbn&gt;1552-3489 (Electronic)&amp;#xD;1073-1911 (Linking)&lt;/isbn&gt;&lt;accession-num&gt;31280595&lt;/accession-num&gt;&lt;urls&gt;&lt;related-urls&gt;&lt;url&gt;https://www.ncbi.nlm.nih.gov/pubmed/31280595&lt;/url&gt;&lt;/related-urls&gt;&lt;/urls&gt;&lt;electronic-resource-num&gt;10.1177/1073191119858406&lt;/electronic-resource-num&gt;&lt;/record&gt;&lt;/Cite&gt;&lt;/EndNote&gt;</w:instrText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separate"/>
            </w:r>
            <w:r w:rsidR="000B496A">
              <w:rPr>
                <w:rFonts w:ascii="Times New Roman" w:hAnsi="Times New Roman" w:cs="Times New Roman"/>
                <w:iCs/>
                <w:noProof/>
                <w:sz w:val="21"/>
                <w:szCs w:val="21"/>
              </w:rPr>
              <w:t>(2019)</w:t>
            </w:r>
            <w:r w:rsidR="000B496A">
              <w:rPr>
                <w:rFonts w:ascii="Times New Roman" w:hAnsi="Times New Roman" w:cs="Times New Roman"/>
                <w:iCs/>
                <w:sz w:val="21"/>
                <w:szCs w:val="21"/>
              </w:rPr>
              <w:fldChar w:fldCharType="end"/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BA77E6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n the past 12 months, how often have other people purposely…</w:t>
            </w:r>
          </w:p>
          <w:p w14:paraId="4F9682E1" w14:textId="77777777" w:rsidR="00D0514A" w:rsidRPr="00973B7D" w:rsidRDefault="00D0514A" w:rsidP="00D0514A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… ignored or excluded you?</w:t>
            </w:r>
          </w:p>
          <w:p w14:paraId="5C27C0C9" w14:textId="77777777" w:rsidR="00D0514A" w:rsidRPr="00973B7D" w:rsidRDefault="00D0514A" w:rsidP="00D0514A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… laughed at you, mocked or insulted you?</w:t>
            </w:r>
          </w:p>
          <w:p w14:paraId="7C1BD10F" w14:textId="77777777" w:rsidR="00D0514A" w:rsidRPr="00973B7D" w:rsidRDefault="00D0514A" w:rsidP="00D0514A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… hit, bit, kicked you or pulled your hair?</w:t>
            </w:r>
          </w:p>
          <w:p w14:paraId="15B00D10" w14:textId="523017D2" w:rsidR="00D0514A" w:rsidRPr="00973B7D" w:rsidRDefault="00D0514A" w:rsidP="00F0535D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… took away your possessions, destroyed them or hid them?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4D30B8" w14:textId="067A1CD0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 = never to 6 = (almost) every day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6BEACF" w14:textId="51F82C1E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iCs/>
                <w:sz w:val="21"/>
                <w:szCs w:val="21"/>
              </w:rPr>
              <w:t>0.62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88B0FA" w14:textId="48A488E9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ean score</w:t>
            </w:r>
            <w:r w:rsidR="00EF31C8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</w:t>
            </w:r>
            <w:r w:rsidR="00777C3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br/>
            </w:r>
            <w:r w:rsidR="00EF31C8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1-6)</w:t>
            </w:r>
          </w:p>
        </w:tc>
      </w:tr>
      <w:tr w:rsidR="00D0514A" w:rsidRPr="00973B7D" w14:paraId="6DDD9DA8" w14:textId="6D7ECB70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B9117F" w14:textId="70F02982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</w:rPr>
              <w:t xml:space="preserve">Low </w:t>
            </w:r>
            <w:r w:rsidR="008A4B53" w:rsidRPr="00973B7D">
              <w:rPr>
                <w:rFonts w:ascii="Times New Roman" w:hAnsi="Times New Roman" w:cs="Times New Roman"/>
                <w:sz w:val="21"/>
                <w:szCs w:val="21"/>
              </w:rPr>
              <w:t>(</w:t>
            </w:r>
            <w:r w:rsidR="00517120" w:rsidRPr="00973B7D">
              <w:rPr>
                <w:rFonts w:ascii="Times New Roman" w:hAnsi="Times New Roman" w:cs="Times New Roman"/>
                <w:sz w:val="21"/>
                <w:szCs w:val="21"/>
              </w:rPr>
              <w:t>generalized</w:t>
            </w:r>
            <w:r w:rsidR="008A4B53" w:rsidRPr="00973B7D">
              <w:rPr>
                <w:rFonts w:ascii="Times New Roman" w:hAnsi="Times New Roman" w:cs="Times New Roman"/>
                <w:sz w:val="21"/>
                <w:szCs w:val="21"/>
              </w:rPr>
              <w:t>)</w:t>
            </w:r>
            <w:r w:rsidR="00517120" w:rsidRPr="00973B7D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973B7D">
              <w:rPr>
                <w:rFonts w:ascii="Times New Roman" w:hAnsi="Times New Roman" w:cs="Times New Roman"/>
                <w:sz w:val="21"/>
                <w:szCs w:val="21"/>
              </w:rPr>
              <w:t>trust</w:t>
            </w:r>
          </w:p>
          <w:p w14:paraId="5DD1CBEF" w14:textId="77777777" w:rsidR="00D0514A" w:rsidRPr="00973B7D" w:rsidRDefault="00D0514A" w:rsidP="00D0514A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t>(3 items)</w:t>
            </w:r>
          </w:p>
          <w:p w14:paraId="4690F61C" w14:textId="3F8D0082" w:rsidR="00597ED9" w:rsidRPr="00973B7D" w:rsidRDefault="00326E76" w:rsidP="000B496A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-- from I</w:t>
            </w:r>
            <w:r w:rsidR="005258F9">
              <w:rPr>
                <w:rFonts w:ascii="Times New Roman" w:hAnsi="Times New Roman" w:cs="Times New Roman"/>
                <w:sz w:val="21"/>
                <w:szCs w:val="21"/>
              </w:rPr>
              <w:t>nglehart,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t xml:space="preserve"> Haerpfer et al.</w:t>
            </w:r>
            <w:r w:rsidR="005258F9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="000B496A">
              <w:rPr>
                <w:rFonts w:ascii="Times New Roman" w:hAnsi="Times New Roman" w:cs="Times New Roman"/>
                <w:sz w:val="21"/>
                <w:szCs w:val="21"/>
              </w:rPr>
              <w:fldChar w:fldCharType="begin"/>
            </w:r>
            <w:r w:rsidR="000B496A"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&lt;EndNote&gt;&lt;Cite ExcludeAuth="1"&gt;&lt;Author&gt;Inglehart&lt;/Author&gt;&lt;Year&gt;2014&lt;/Year&gt;&lt;RecNum&gt;31128&lt;/RecNum&gt;&lt;DisplayText&gt;(2014)&lt;/DisplayText&gt;&lt;record&gt;&lt;rec-number&gt;31128&lt;/rec-number&gt;&lt;foreign-keys&gt;&lt;key app="EN" db-id="twvt9wzfotxps7epv9r59vv5v09s9v5wd0fx" timestamp="1591802974"&gt;31128&lt;/key&gt;&lt;/foreign-keys&gt;&lt;ref-type name="Book Section"&gt;5&lt;/ref-type&gt;&lt;contributors&gt;&lt;authors&gt;&lt;author&gt;Inglehart, R&lt;/author&gt;&lt;author&gt;Haerpfer, C&lt;/author&gt;&lt;author&gt;Moreno, A&lt;/author&gt;&lt;author&gt;Welzel, C&lt;/author&gt;&lt;author&gt;Kizilova, K&lt;/author&gt;&lt;author&gt;Diez-Medrano, J&lt;/author&gt;&lt;author&gt;Lagos, M.&lt;/author&gt;&lt;author&gt;Norris, P&lt;/author&gt;&lt;author&gt;Ponarin, E&lt;/author&gt;&lt;author&gt;Puranen, B&lt;/author&gt;&lt;/authors&gt;&lt;/contributors&gt;&lt;titles&gt;&lt;title&gt;World Values Survey: All Rounds - Country-Pooled Datafile Version: http://www.worldvaluessurvey.org/WVSDocumentationWVL.jsp&lt;/title&gt;&lt;/titles&gt;&lt;dates&gt;&lt;year&gt;2014&lt;/year&gt;&lt;/dates&gt;&lt;publisher&gt;JD Systems Institute&lt;/publisher&gt;&lt;urls&gt;&lt;/urls&gt;&lt;/record&gt;&lt;/Cite&gt;&lt;/EndNote&gt;</w:instrText>
            </w:r>
            <w:r w:rsidR="000B496A"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 w:rsidR="000B496A">
              <w:rPr>
                <w:rFonts w:ascii="Times New Roman" w:hAnsi="Times New Roman" w:cs="Times New Roman"/>
                <w:noProof/>
                <w:sz w:val="21"/>
                <w:szCs w:val="21"/>
              </w:rPr>
              <w:t>(2014)</w:t>
            </w:r>
            <w:r w:rsidR="000B496A"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0EB85F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This is about how you see people in everyday life. How true are these statements for you?</w:t>
            </w:r>
          </w:p>
          <w:p w14:paraId="41C3C943" w14:textId="77777777" w:rsidR="00D0514A" w:rsidRPr="00973B7D" w:rsidRDefault="00D0514A" w:rsidP="00D0514A">
            <w:pPr>
              <w:pStyle w:val="ListParagraph"/>
              <w:numPr>
                <w:ilvl w:val="0"/>
                <w:numId w:val="8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ost people can be trusted.</w:t>
            </w:r>
          </w:p>
          <w:p w14:paraId="0F0CE463" w14:textId="77777777" w:rsidR="00D0514A" w:rsidRPr="00973B7D" w:rsidRDefault="00D0514A" w:rsidP="00D0514A">
            <w:pPr>
              <w:pStyle w:val="ListParagraph"/>
              <w:numPr>
                <w:ilvl w:val="0"/>
                <w:numId w:val="8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People usually try to help one another.</w:t>
            </w:r>
          </w:p>
          <w:p w14:paraId="6516C4C5" w14:textId="7CA263A8" w:rsidR="00D0514A" w:rsidRPr="00973B7D" w:rsidRDefault="00D0514A" w:rsidP="00F0535D">
            <w:pPr>
              <w:pStyle w:val="ListParagraph"/>
              <w:numPr>
                <w:ilvl w:val="0"/>
                <w:numId w:val="8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ost people try to be fair.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C8F780" w14:textId="3AD3E021" w:rsidR="00D0514A" w:rsidRPr="00973B7D" w:rsidRDefault="00D0514A" w:rsidP="00D0514A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 = fully untrue to 4 = fully true</w:t>
            </w:r>
            <w:r w:rsidR="00BC1DD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(</w:t>
            </w:r>
            <w:r w:rsidR="00BC1DD0" w:rsidRPr="00973B7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reverse coded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68156F" w14:textId="38C153B0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noProof/>
                <w:sz w:val="21"/>
                <w:szCs w:val="21"/>
              </w:rPr>
              <w:t>0.85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A1A959" w14:textId="6B2526B6" w:rsidR="00D0514A" w:rsidRPr="00973B7D" w:rsidRDefault="00EF31C8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</w:t>
            </w:r>
            <w:r w:rsidR="00D0514A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ean score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</w:t>
            </w:r>
            <w:r w:rsidR="00777C3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br/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1-4)</w:t>
            </w:r>
          </w:p>
        </w:tc>
      </w:tr>
      <w:tr w:rsidR="00D0514A" w:rsidRPr="00973B7D" w14:paraId="0299C7C5" w14:textId="692012F4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131BF9" w14:textId="3EF52BFA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lastRenderedPageBreak/>
              <w:t>Stressful life events in past 3 years</w:t>
            </w:r>
          </w:p>
          <w:p w14:paraId="69F6358F" w14:textId="4C919DB2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t>(28 items)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D61EFC" w14:textId="18A39018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Have you experienced </w:t>
            </w:r>
            <w:r w:rsidR="00803CD5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one of 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the following </w:t>
            </w:r>
            <w:r w:rsidR="006D77AA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events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in the past three years?</w:t>
            </w:r>
          </w:p>
          <w:p w14:paraId="3D6FAC99" w14:textId="1211E836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You moved </w:t>
            </w:r>
            <w:r w:rsidR="002F146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n with a foster family or moved to a home.</w:t>
            </w:r>
          </w:p>
          <w:p w14:paraId="003D3796" w14:textId="31002E53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You moved </w:t>
            </w:r>
            <w:r w:rsidR="002F146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away from your parents and now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live </w:t>
            </w:r>
            <w:r w:rsidR="002F146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independently </w:t>
            </w:r>
            <w:r w:rsidR="002F1460" w:rsidRPr="00973B7D">
              <w:rPr>
                <w:rFonts w:ascii="Times New Roman" w:hAnsi="Times New Roman" w:cs="Times New Roman"/>
                <w:sz w:val="21"/>
                <w:szCs w:val="21"/>
                <w:lang w:val="en-GB"/>
              </w:rPr>
              <w:t>(alone, with a partner, or in a house-share).</w:t>
            </w:r>
          </w:p>
          <w:p w14:paraId="343DACE0" w14:textId="4A9D5564" w:rsidR="002F1460" w:rsidRPr="00973B7D" w:rsidRDefault="002F1460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You </w:t>
            </w:r>
            <w:r w:rsidR="00165E15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were hospitalized for 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several days because you were ill or because you had an accident</w:t>
            </w:r>
            <w:r w:rsidR="003B7D6D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.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</w:t>
            </w:r>
          </w:p>
          <w:p w14:paraId="1AD3DDF3" w14:textId="2B911655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You </w:t>
            </w:r>
            <w:r w:rsidR="002F146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spent several days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in a psychiatric clinic because of a </w:t>
            </w:r>
            <w:r w:rsidR="002F146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psychological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illness (e.g. depression).</w:t>
            </w:r>
          </w:p>
          <w:p w14:paraId="1B9F0C09" w14:textId="48265753" w:rsidR="002F1460" w:rsidRPr="00973B7D" w:rsidRDefault="002F1460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Your father or your mother </w:t>
            </w:r>
            <w:r w:rsidR="002E31EA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were hospitalized for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several days because they were ill or because they had an accident.</w:t>
            </w:r>
          </w:p>
          <w:p w14:paraId="5B5A85D3" w14:textId="72DC901F" w:rsidR="002F1460" w:rsidRPr="00973B7D" w:rsidRDefault="002F1460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Your sister or your brother</w:t>
            </w:r>
            <w:r w:rsidR="006F79B8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was hospitalized for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several days because </w:t>
            </w:r>
            <w:r w:rsidR="009B269D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s/he was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ill or because </w:t>
            </w:r>
            <w:r w:rsidR="00662484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s/he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had an accident.</w:t>
            </w:r>
          </w:p>
          <w:p w14:paraId="64911B0E" w14:textId="4297E8DE" w:rsidR="002F1460" w:rsidRPr="00973B7D" w:rsidRDefault="002F1460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A good friend of yours </w:t>
            </w:r>
            <w:r w:rsidR="00E87491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was hospitalized for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several days because </w:t>
            </w:r>
            <w:r w:rsidR="00E87491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s/he was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ill or because </w:t>
            </w:r>
            <w:r w:rsidR="00E87491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s/he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had an accident.</w:t>
            </w:r>
          </w:p>
          <w:p w14:paraId="121FEC53" w14:textId="61E9E207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Your grandfather or grandmother died.</w:t>
            </w:r>
          </w:p>
          <w:p w14:paraId="6DB9D642" w14:textId="3083D91B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Your </w:t>
            </w:r>
            <w:r w:rsidR="002F146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sister or brother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died.</w:t>
            </w:r>
          </w:p>
          <w:p w14:paraId="440B5FD9" w14:textId="347F3B55" w:rsidR="002F1460" w:rsidRPr="00973B7D" w:rsidRDefault="002F1460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Your mother or father or a different adult that cares for you at home died (e.g. your stepmother or your mother’s partner)</w:t>
            </w:r>
            <w:r w:rsidR="00B300A6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.</w:t>
            </w:r>
          </w:p>
          <w:p w14:paraId="5C9C4B06" w14:textId="6A1AF531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A</w:t>
            </w:r>
            <w:r w:rsidR="002F146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nother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person you were close to died</w:t>
            </w:r>
            <w:r w:rsidR="002F146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(e.g. a good friend, aunt, cousin, classmate</w:t>
            </w:r>
            <w:r w:rsidR="002F1460" w:rsidRPr="00973B7D">
              <w:rPr>
                <w:rFonts w:ascii="Times New Roman" w:hAnsi="Times New Roman" w:cs="Times New Roman"/>
                <w:iCs/>
                <w:sz w:val="21"/>
                <w:szCs w:val="21"/>
                <w:lang w:val="en-US"/>
              </w:rPr>
              <w:t>)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.</w:t>
            </w:r>
          </w:p>
          <w:p w14:paraId="2D5AED78" w14:textId="5CCF0A4E" w:rsidR="002F1460" w:rsidRPr="00973B7D" w:rsidRDefault="002F1460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Your parents divorced or separated and one of them moved away from home.</w:t>
            </w:r>
          </w:p>
          <w:p w14:paraId="0C6AE8E9" w14:textId="005D5657" w:rsidR="00D0514A" w:rsidRPr="00973B7D" w:rsidRDefault="002F1460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The new partner of y</w:t>
            </w:r>
            <w:r w:rsidR="00D0514A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our mother or 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of your </w:t>
            </w:r>
            <w:r w:rsidR="00D0514A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father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</w:t>
            </w:r>
            <w:r w:rsidR="00D0514A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moved in with you 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lease also mark if you moved in</w:t>
            </w:r>
            <w:r w:rsidR="00D0514A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with 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her/him)</w:t>
            </w:r>
            <w:r w:rsidR="00D0514A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.</w:t>
            </w:r>
          </w:p>
          <w:p w14:paraId="7C75DE06" w14:textId="001FB3BF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A </w:t>
            </w:r>
            <w:r w:rsidR="002F146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new 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brother or sister was born and now lives with you.</w:t>
            </w:r>
          </w:p>
          <w:p w14:paraId="50D392E6" w14:textId="6ECB9486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Your brother or sister moved </w:t>
            </w:r>
            <w:r w:rsidR="002F146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away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from home.</w:t>
            </w:r>
          </w:p>
          <w:p w14:paraId="5FB7722C" w14:textId="76FEC99D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Your mother or father lost their </w:t>
            </w:r>
            <w:r w:rsidR="002F146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job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and became unemployed.</w:t>
            </w:r>
          </w:p>
          <w:p w14:paraId="1BA3DC0D" w14:textId="77777777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You had to repeat a grade.</w:t>
            </w:r>
          </w:p>
          <w:p w14:paraId="783D9EEF" w14:textId="3CAE712A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You failed an important exam or </w:t>
            </w:r>
            <w:r w:rsidR="002F146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probation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period at school.</w:t>
            </w:r>
          </w:p>
          <w:p w14:paraId="6F072A36" w14:textId="68D48443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You </w:t>
            </w:r>
            <w:r w:rsidR="002F146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couldn’t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find an apprenticeship</w:t>
            </w:r>
            <w:r w:rsidR="002F146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, even though you looked 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for one.</w:t>
            </w:r>
          </w:p>
          <w:p w14:paraId="00EB4F55" w14:textId="4CD0E282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You </w:t>
            </w:r>
            <w:r w:rsidR="009B0585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quit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your education</w:t>
            </w:r>
            <w:r w:rsidR="009B0585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or training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or </w:t>
            </w:r>
            <w:r w:rsidR="009B0585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got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fired from your apprenticeship.</w:t>
            </w:r>
          </w:p>
          <w:p w14:paraId="5E4F3124" w14:textId="46E66688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You </w:t>
            </w:r>
            <w:r w:rsidR="009B0585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got a reprimand from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school or </w:t>
            </w:r>
            <w:r w:rsidR="009B0585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you 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had to </w:t>
            </w:r>
            <w:r w:rsidR="009B0585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go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to the principal because of your behavior.</w:t>
            </w:r>
          </w:p>
          <w:p w14:paraId="1F1D13F0" w14:textId="34D12BB6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lastRenderedPageBreak/>
              <w:t xml:space="preserve">You </w:t>
            </w:r>
            <w:r w:rsidR="009B0585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got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reported to </w:t>
            </w:r>
            <w:r w:rsidR="009B0585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the police and were questioned by them. </w:t>
            </w:r>
          </w:p>
          <w:p w14:paraId="3992A5AB" w14:textId="510388D4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You </w:t>
            </w:r>
            <w:r w:rsidR="009B0585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got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sentenced to prison</w:t>
            </w:r>
            <w:r w:rsidR="009B0585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.</w:t>
            </w:r>
          </w:p>
          <w:p w14:paraId="49EA75E6" w14:textId="39A6AFCB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You broke up with/were broken up with by a romantic partner</w:t>
            </w:r>
            <w:r w:rsidR="009B0585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(male/female)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.</w:t>
            </w:r>
          </w:p>
          <w:p w14:paraId="42B9DE28" w14:textId="4BC03D6B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You broke up with your best friend or </w:t>
            </w:r>
            <w:r w:rsidR="009B0585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he/she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did</w:t>
            </w:r>
            <w:r w:rsidR="009B0585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n</w:t>
            </w:r>
            <w:r w:rsidR="009B0585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o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t want to be friends with you anymore.</w:t>
            </w:r>
          </w:p>
          <w:p w14:paraId="6F8C8A0E" w14:textId="77777777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There was a burglary at your house.</w:t>
            </w:r>
          </w:p>
          <w:p w14:paraId="7D994001" w14:textId="77777777" w:rsidR="00D0514A" w:rsidRPr="00973B7D" w:rsidRDefault="00D0514A" w:rsidP="00D0514A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You were forced to perform or endure sexual acts under serious threat or use of force.</w:t>
            </w:r>
          </w:p>
          <w:p w14:paraId="32B50ED3" w14:textId="7B396F8E" w:rsidR="00D0514A" w:rsidRPr="00973B7D" w:rsidRDefault="00D0514A" w:rsidP="00F0535D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You were victim of a violent crime and had to be medically treated as a consequence.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7F74B6" w14:textId="3587B845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lastRenderedPageBreak/>
              <w:t>1= Yes and 0 = No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D22147" w14:textId="6BB46A24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7FDBA9" w14:textId="0B4B0CAE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Sum score </w:t>
            </w:r>
            <w:r w:rsidR="00777C3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br/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0-28)</w:t>
            </w:r>
          </w:p>
        </w:tc>
      </w:tr>
      <w:tr w:rsidR="00D0514A" w:rsidRPr="00973B7D" w14:paraId="258F07BA" w14:textId="7ADBDB19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65F977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lastRenderedPageBreak/>
              <w:t>Low self-rated health</w:t>
            </w:r>
          </w:p>
          <w:p w14:paraId="60918F21" w14:textId="32415C3B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>(1 item)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5E8066" w14:textId="39405CD3" w:rsidR="00D0514A" w:rsidRPr="00973B7D" w:rsidRDefault="00D0514A" w:rsidP="00F22402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In terms of my health, I feel </w:t>
            </w:r>
            <w:r w:rsidR="00F22402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healthier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than XX of 100 people my age.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7BA756" w14:textId="7B112D00" w:rsidR="00D0514A" w:rsidRPr="00973B7D" w:rsidRDefault="00D0514A" w:rsidP="00D0514A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0-100</w:t>
            </w:r>
            <w:r w:rsidR="00BC1DD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(</w:t>
            </w:r>
            <w:r w:rsidR="00BC1DD0" w:rsidRPr="00973B7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reverse coded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86E4B8" w14:textId="0358D3CE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5BD908" w14:textId="247EB181" w:rsidR="00D0514A" w:rsidRPr="00973B7D" w:rsidRDefault="00F0535D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1-100)</w:t>
            </w:r>
          </w:p>
        </w:tc>
      </w:tr>
      <w:tr w:rsidR="008F2826" w:rsidRPr="00973B7D" w14:paraId="7F993BC9" w14:textId="5316FE08" w:rsidTr="00156B0E">
        <w:tc>
          <w:tcPr>
            <w:tcW w:w="0" w:type="auto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pct10" w:color="auto" w:fill="auto"/>
          </w:tcPr>
          <w:p w14:paraId="5355C317" w14:textId="7CE39C53" w:rsidR="008F2826" w:rsidRPr="00973B7D" w:rsidRDefault="008F2826" w:rsidP="00483BC6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b/>
                <w:sz w:val="21"/>
                <w:szCs w:val="21"/>
                <w:lang w:val="en-US"/>
              </w:rPr>
              <w:t xml:space="preserve">Health </w:t>
            </w:r>
            <w:r w:rsidR="00483BC6" w:rsidRPr="00973B7D">
              <w:rPr>
                <w:rFonts w:ascii="Times New Roman" w:hAnsi="Times New Roman" w:cs="Times New Roman"/>
                <w:b/>
                <w:sz w:val="21"/>
                <w:szCs w:val="21"/>
                <w:lang w:val="en-US"/>
              </w:rPr>
              <w:t>R</w:t>
            </w:r>
            <w:r w:rsidRPr="00973B7D">
              <w:rPr>
                <w:rFonts w:ascii="Times New Roman" w:hAnsi="Times New Roman" w:cs="Times New Roman"/>
                <w:b/>
                <w:sz w:val="21"/>
                <w:szCs w:val="21"/>
                <w:lang w:val="en-US"/>
              </w:rPr>
              <w:t xml:space="preserve">isks </w:t>
            </w:r>
            <w:r w:rsidR="00483BC6" w:rsidRPr="00973B7D">
              <w:rPr>
                <w:rFonts w:ascii="Times New Roman" w:hAnsi="Times New Roman" w:cs="Times New Roman"/>
                <w:b/>
                <w:sz w:val="21"/>
                <w:szCs w:val="21"/>
                <w:lang w:val="en-US"/>
              </w:rPr>
              <w:t>D</w:t>
            </w:r>
            <w:r w:rsidRPr="00973B7D">
              <w:rPr>
                <w:rFonts w:ascii="Times New Roman" w:hAnsi="Times New Roman" w:cs="Times New Roman"/>
                <w:b/>
                <w:sz w:val="21"/>
                <w:szCs w:val="21"/>
                <w:lang w:val="en-US"/>
              </w:rPr>
              <w:t>uring COVID-19 (age 22)</w:t>
            </w:r>
          </w:p>
        </w:tc>
      </w:tr>
      <w:tr w:rsidR="00D0514A" w:rsidRPr="00973B7D" w14:paraId="1023FD93" w14:textId="3C3DAAF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6B46EC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Occupational risks–loved one</w:t>
            </w:r>
          </w:p>
          <w:p w14:paraId="34979C16" w14:textId="127516DE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>(1 item)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220B46" w14:textId="087F2CE6" w:rsidR="00D0514A" w:rsidRPr="00973B7D" w:rsidRDefault="00D0514A" w:rsidP="009A44CE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A family member, partner or other close person has an occupation, </w:t>
            </w:r>
            <w:r w:rsidR="009A44CE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which increases their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risk of infection.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3CD266" w14:textId="0EBE507A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 Yes and 0 = No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0DD928" w14:textId="01C22888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652914" w14:textId="6ED21FFF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</w:tr>
      <w:tr w:rsidR="00D0514A" w:rsidRPr="00973B7D" w14:paraId="0300A572" w14:textId="0D228865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620B0F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Health risks–loved one</w:t>
            </w:r>
          </w:p>
          <w:p w14:paraId="4FC3B556" w14:textId="3575198B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>(1 item)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8C86D0" w14:textId="6A683C02" w:rsidR="00D0514A" w:rsidRPr="00973B7D" w:rsidRDefault="00D0514A" w:rsidP="00A40D1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A family member, partner or other close person has a pre-existing health condition, which increases their risk during the </w:t>
            </w:r>
            <w:r w:rsidR="00A40D1A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c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orona</w:t>
            </w:r>
            <w:r w:rsidR="00A40D1A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virus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pandemic.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62B60E" w14:textId="531743B0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 Yes and 0 = No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59AD30" w14:textId="1099A0B5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A66D5E" w14:textId="0E226623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</w:tr>
      <w:tr w:rsidR="00D0514A" w:rsidRPr="00973B7D" w14:paraId="00424BA7" w14:textId="5C08AE56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16D159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Actual illness–loved one</w:t>
            </w:r>
          </w:p>
          <w:p w14:paraId="4AD7AD60" w14:textId="04FDF98E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>(1 item)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AE7DE1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A family member, partner or other close person was…</w:t>
            </w:r>
          </w:p>
          <w:p w14:paraId="16D64A82" w14:textId="77777777" w:rsidR="00FD48F6" w:rsidRPr="00973B7D" w:rsidRDefault="00FD48F6" w:rsidP="00FD48F6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… tested positive for COVID-19 but was not hospitalized.</w:t>
            </w:r>
          </w:p>
          <w:p w14:paraId="6424AE34" w14:textId="278982E4" w:rsidR="00D0514A" w:rsidRPr="00973B7D" w:rsidRDefault="00D0514A" w:rsidP="00D0514A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… tested positive for </w:t>
            </w:r>
            <w:r w:rsidR="00FD48F6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COVID-19</w:t>
            </w:r>
            <w:r w:rsidR="00E209CF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and was hospitalized because of the infection.</w:t>
            </w:r>
          </w:p>
          <w:p w14:paraId="55F920A9" w14:textId="39285204" w:rsidR="00D0514A" w:rsidRPr="00973B7D" w:rsidRDefault="00D0514A" w:rsidP="00FD48F6">
            <w:pPr>
              <w:pStyle w:val="ListParagraph"/>
              <w:numPr>
                <w:ilvl w:val="0"/>
                <w:numId w:val="10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…died </w:t>
            </w:r>
            <w:r w:rsidR="00FD48F6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due to an infection with 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corona virus</w:t>
            </w:r>
            <w:r w:rsidR="00FD48F6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disease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.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9FD828" w14:textId="301CA52B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 Yes and 0 = No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6ACF5C" w14:textId="70B6F52D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699CCD" w14:textId="59322CBA" w:rsidR="00D0514A" w:rsidRPr="00973B7D" w:rsidRDefault="00BC1DD0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Aggregated</w:t>
            </w:r>
            <w:r w:rsidR="00D0514A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</w:t>
            </w:r>
            <w:r w:rsidR="00777C3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br/>
            </w:r>
            <w:r w:rsidR="00D0514A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0= no item is endorsed, </w:t>
            </w:r>
            <w:r w:rsidR="00D0514A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 = at least 1 item is endorsed)</w:t>
            </w:r>
          </w:p>
        </w:tc>
      </w:tr>
      <w:tr w:rsidR="00D0514A" w:rsidRPr="00973B7D" w14:paraId="42106EB8" w14:textId="43C3DDFF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AA5EB1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</w:rPr>
              <w:t>Occupational risks–self</w:t>
            </w:r>
          </w:p>
          <w:p w14:paraId="0A5D05F6" w14:textId="14583975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t>(1 item)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26AE15" w14:textId="2891825F" w:rsidR="00D0514A" w:rsidRPr="00973B7D" w:rsidRDefault="00D0514A" w:rsidP="00E209CF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have an occupation</w:t>
            </w:r>
            <w:r w:rsidR="00E209CF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, which increases my risk of infection</w:t>
            </w:r>
            <w:r w:rsidR="00A40D1A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with corona virus</w:t>
            </w:r>
            <w:r w:rsidR="00E209CF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.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68459A" w14:textId="5166DC85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 Yes and 0 = No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C79614" w14:textId="35E8C3BF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517901" w14:textId="32EC2870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</w:tr>
      <w:tr w:rsidR="00D0514A" w:rsidRPr="00973B7D" w14:paraId="3029BB3A" w14:textId="43032EBC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34FD3C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</w:rPr>
              <w:t>Health risks–self</w:t>
            </w:r>
          </w:p>
          <w:p w14:paraId="0B747378" w14:textId="7BC9550C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t>(1 item)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CA0736" w14:textId="3F31DA52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have a pre-existing health condition which puts me especially at risk during the corona pandemic</w:t>
            </w:r>
            <w:r w:rsidR="003D769E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.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3EE2C9" w14:textId="50F15EAE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 Yes and 0 = No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ABFF69" w14:textId="3DAA4EBA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6E7C58" w14:textId="28D82F79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</w:tr>
      <w:tr w:rsidR="00D0514A" w:rsidRPr="00973B7D" w14:paraId="78A2569D" w14:textId="5704EB63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ED0713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</w:rPr>
              <w:t>Actual illness–self</w:t>
            </w:r>
          </w:p>
          <w:p w14:paraId="4C00600F" w14:textId="380B650F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t>(1 item)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93088D" w14:textId="77777777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…</w:t>
            </w:r>
          </w:p>
          <w:p w14:paraId="62BBEE73" w14:textId="700CAE6D" w:rsidR="00D0514A" w:rsidRPr="00973B7D" w:rsidRDefault="00D0514A" w:rsidP="00B445FE">
            <w:pPr>
              <w:pStyle w:val="ListParagraph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…had symptoms of </w:t>
            </w:r>
            <w:r w:rsidR="00A40D1A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the corona virus.</w:t>
            </w:r>
          </w:p>
          <w:p w14:paraId="57135F45" w14:textId="77777777" w:rsidR="00B445FE" w:rsidRPr="00973B7D" w:rsidRDefault="00B445FE" w:rsidP="00B445FE">
            <w:pPr>
              <w:pStyle w:val="ListParagraph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… tested positive for COVID-19 but was not hospitalized.</w:t>
            </w:r>
          </w:p>
          <w:p w14:paraId="12CBC05C" w14:textId="4DFADBEC" w:rsidR="00D0514A" w:rsidRPr="00973B7D" w:rsidRDefault="00D0514A" w:rsidP="00BD0EFE">
            <w:pPr>
              <w:pStyle w:val="ListParagraph"/>
              <w:numPr>
                <w:ilvl w:val="0"/>
                <w:numId w:val="11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…was </w:t>
            </w:r>
            <w:r w:rsidR="00A40D1A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hospitalized </w:t>
            </w:r>
            <w:r w:rsidR="00BD0EFE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because I got ill with COVID-19.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279589" w14:textId="1F837FD5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 Yes and 0 = No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53F272" w14:textId="499B1554" w:rsidR="00D0514A" w:rsidRPr="00973B7D" w:rsidRDefault="00D0514A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B3155C" w14:textId="74EABA47" w:rsidR="00D0514A" w:rsidRPr="00973B7D" w:rsidRDefault="00BC1DD0" w:rsidP="00D0514A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Aggregated </w:t>
            </w:r>
            <w:r w:rsidR="00777C3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br/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0= no item is endorsed, 1 = at least 1 item is endorsed)</w:t>
            </w:r>
          </w:p>
        </w:tc>
      </w:tr>
    </w:tbl>
    <w:p w14:paraId="62C1DD18" w14:textId="77777777" w:rsidR="00D15FA4" w:rsidRPr="00973B7D" w:rsidRDefault="00D15FA4">
      <w:pPr>
        <w:rPr>
          <w:rFonts w:ascii="Times New Roman" w:hAnsi="Times New Roman" w:cs="Times New Roman"/>
          <w:sz w:val="21"/>
          <w:szCs w:val="21"/>
          <w:lang w:val="en-US"/>
        </w:rPr>
      </w:pPr>
      <w:r w:rsidRPr="00973B7D">
        <w:rPr>
          <w:rFonts w:ascii="Times New Roman" w:hAnsi="Times New Roman" w:cs="Times New Roman"/>
          <w:sz w:val="21"/>
          <w:szCs w:val="21"/>
          <w:lang w:val="en-US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17"/>
        <w:gridCol w:w="6009"/>
        <w:gridCol w:w="1701"/>
        <w:gridCol w:w="1559"/>
        <w:gridCol w:w="2093"/>
      </w:tblGrid>
      <w:tr w:rsidR="00C24A2F" w:rsidRPr="00973B7D" w14:paraId="49E0ED20" w14:textId="77777777" w:rsidTr="00C24A2F">
        <w:tc>
          <w:tcPr>
            <w:tcW w:w="14279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5F09716" w14:textId="32723757" w:rsidR="00C24A2F" w:rsidRPr="00973B7D" w:rsidRDefault="00C24A2F" w:rsidP="00C24A2F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b/>
                <w:sz w:val="21"/>
                <w:szCs w:val="21"/>
              </w:rPr>
              <w:lastRenderedPageBreak/>
              <w:t>Stressors During COVID-19 (age 22)</w:t>
            </w:r>
          </w:p>
        </w:tc>
      </w:tr>
      <w:tr w:rsidR="00EF31C8" w:rsidRPr="00973B7D" w14:paraId="061A393F" w14:textId="7777777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12D877" w14:textId="77777777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</w:rPr>
              <w:t>Lifestyle disruptions</w:t>
            </w:r>
          </w:p>
          <w:p w14:paraId="2A1B9D14" w14:textId="69071802" w:rsidR="00EF31C8" w:rsidRPr="00973B7D" w:rsidRDefault="00EF31C8" w:rsidP="00EF31C8">
            <w:pPr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t>(1 item)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65E435" w14:textId="7BC59701" w:rsidR="00EF31C8" w:rsidRPr="00973B7D" w:rsidRDefault="00EF31C8" w:rsidP="009003A0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How much was your life disrupted by the corona virus outbreak? Think about your daily routines, work, </w:t>
            </w:r>
            <w:r w:rsidR="009003A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education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and family.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F073DC" w14:textId="7F6F5FFB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not at all to 10=</w:t>
            </w:r>
            <w:r w:rsidRPr="00973B7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 xml:space="preserve"> 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extremely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999804" w14:textId="6EC21631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699230" w14:textId="77777777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</w:tr>
      <w:tr w:rsidR="00EF31C8" w:rsidRPr="00973B7D" w14:paraId="341A9CFE" w14:textId="7777777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05979C" w14:textId="77777777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</w:rPr>
              <w:t>Economic disruption</w:t>
            </w:r>
          </w:p>
          <w:p w14:paraId="5A88A72E" w14:textId="7D96259E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t>(1 item)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82880C" w14:textId="2424D3E7" w:rsidR="00EF31C8" w:rsidRPr="00973B7D" w:rsidRDefault="00EF31C8" w:rsidP="003704BE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have financial problems because of the current situation (e.g. difficulties pay</w:t>
            </w:r>
            <w:r w:rsidR="003704BE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ng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bills or rent)</w:t>
            </w:r>
            <w:r w:rsidR="003D769E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.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AA0342" w14:textId="7772D609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 Yes and 0 = No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4BDF15" w14:textId="0B8A0E69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B9F5E0" w14:textId="77777777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</w:tr>
      <w:tr w:rsidR="00EF31C8" w:rsidRPr="00973B7D" w14:paraId="638D5A3B" w14:textId="7777777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CB722F" w14:textId="77777777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Loss of occupation/education</w:t>
            </w:r>
          </w:p>
          <w:p w14:paraId="013C5631" w14:textId="57E84C5D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>(4 items)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C67D15" w14:textId="54E96838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How has the current </w:t>
            </w:r>
            <w:r w:rsidR="003C20AB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c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orona crisis changed your occupational or educational situation?</w:t>
            </w:r>
          </w:p>
          <w:p w14:paraId="2AB93452" w14:textId="77777777" w:rsidR="00EF31C8" w:rsidRPr="00973B7D" w:rsidRDefault="00EF31C8" w:rsidP="00EF31C8">
            <w:pPr>
              <w:pStyle w:val="ListParagraph"/>
              <w:numPr>
                <w:ilvl w:val="0"/>
                <w:numId w:val="12"/>
              </w:numPr>
              <w:ind w:left="360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was fired and am not working anymore/am looking for a job.</w:t>
            </w:r>
          </w:p>
          <w:p w14:paraId="1E18EF47" w14:textId="77777777" w:rsidR="00EF31C8" w:rsidRPr="00973B7D" w:rsidRDefault="00EF31C8" w:rsidP="00EF31C8">
            <w:pPr>
              <w:pStyle w:val="ListParagraph"/>
              <w:numPr>
                <w:ilvl w:val="0"/>
                <w:numId w:val="12"/>
              </w:numPr>
              <w:ind w:left="360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My educational program was suspended.</w:t>
            </w:r>
          </w:p>
          <w:p w14:paraId="6FFD65F8" w14:textId="77777777" w:rsidR="00C24A2F" w:rsidRPr="00973B7D" w:rsidRDefault="00EF31C8" w:rsidP="00C24A2F">
            <w:pPr>
              <w:pStyle w:val="ListParagraph"/>
              <w:numPr>
                <w:ilvl w:val="0"/>
                <w:numId w:val="12"/>
              </w:numPr>
              <w:ind w:left="360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am self-employed and have fewer customers/fewer orders.</w:t>
            </w:r>
          </w:p>
          <w:p w14:paraId="02C33619" w14:textId="70A11DB4" w:rsidR="00EF31C8" w:rsidRPr="00973B7D" w:rsidRDefault="00EF31C8" w:rsidP="00C24A2F">
            <w:pPr>
              <w:pStyle w:val="ListParagraph"/>
              <w:numPr>
                <w:ilvl w:val="0"/>
                <w:numId w:val="12"/>
              </w:numPr>
              <w:ind w:left="360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am self-employed and had to apply for interim government financial support.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FF1B94" w14:textId="207157D9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 Yes and 0 = No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D1A81B" w14:textId="3743E537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2B1339" w14:textId="6BF92668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Aggregated </w:t>
            </w:r>
            <w:r w:rsidR="00777C3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br/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0= no item is endorsed, 1 = at least 1 item is endorsed)</w:t>
            </w:r>
          </w:p>
        </w:tc>
      </w:tr>
      <w:tr w:rsidR="00EF31C8" w:rsidRPr="00973B7D" w14:paraId="43599BDD" w14:textId="7777777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BD3511" w14:textId="77777777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</w:rPr>
              <w:t>Hopelessness</w:t>
            </w:r>
          </w:p>
          <w:p w14:paraId="3624A4B6" w14:textId="78A9A776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t>(1 item)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CFB229" w14:textId="71FDE23F" w:rsidR="00EF31C8" w:rsidRPr="00973B7D" w:rsidRDefault="00EF31C8" w:rsidP="003C20AB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How hopeful </w:t>
            </w:r>
            <w:r w:rsidR="003C20AB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are you when lo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ok</w:t>
            </w:r>
            <w:r w:rsidR="003C20AB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ng toward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the future?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F292C7" w14:textId="18F91E5C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 = not at all hopeful to 10 = very hopeful (</w:t>
            </w:r>
            <w:r w:rsidRPr="00973B7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reverse coded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F5CBDC" w14:textId="280E7FE6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9AA285" w14:textId="4F4D512D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1-10)</w:t>
            </w:r>
          </w:p>
        </w:tc>
      </w:tr>
      <w:tr w:rsidR="00EF31C8" w:rsidRPr="00973B7D" w14:paraId="6B5EF4D8" w14:textId="7777777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E40119" w14:textId="77777777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Low trust in society’s response</w:t>
            </w:r>
          </w:p>
          <w:p w14:paraId="5555C484" w14:textId="2A0AF506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>(6 items)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66B1F6" w14:textId="553132D1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The measures implemented by the authorities to handle the </w:t>
            </w:r>
            <w:r w:rsidR="0085100C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c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orona crisis are effective:</w:t>
            </w:r>
          </w:p>
          <w:p w14:paraId="5BC5E87B" w14:textId="77777777" w:rsidR="00EF31C8" w:rsidRPr="00973B7D" w:rsidRDefault="00EF31C8" w:rsidP="00EF31C8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agree with the measures implemented for fighting the virus by the authorities.</w:t>
            </w:r>
          </w:p>
          <w:p w14:paraId="5274A6C7" w14:textId="22037D72" w:rsidR="00EF31C8" w:rsidRPr="00973B7D" w:rsidRDefault="00EF31C8" w:rsidP="00EF31C8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The measures taken by the authorities against </w:t>
            </w:r>
            <w:r w:rsidR="0085100C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c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orona virus are fair.</w:t>
            </w:r>
          </w:p>
          <w:p w14:paraId="602EFB67" w14:textId="77777777" w:rsidR="00EF31C8" w:rsidRPr="00973B7D" w:rsidRDefault="00EF31C8" w:rsidP="00EF31C8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I feel obligated to follow </w:t>
            </w:r>
            <w:r w:rsidRPr="00973B7D">
              <w:rPr>
                <w:rFonts w:ascii="Times New Roman" w:hAnsi="Times New Roman" w:cs="Times New Roman"/>
                <w:iCs/>
                <w:sz w:val="21"/>
                <w:szCs w:val="21"/>
                <w:lang w:val="en-US"/>
              </w:rPr>
              <w:t>the rules implemented for fighting the virus.</w:t>
            </w:r>
          </w:p>
          <w:p w14:paraId="056F99D4" w14:textId="065479F7" w:rsidR="00EF31C8" w:rsidRPr="00973B7D" w:rsidRDefault="00EF31C8" w:rsidP="00EF31C8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The media inform about </w:t>
            </w:r>
            <w:r w:rsidR="0085100C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c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orona virus in a balanced and objective way.</w:t>
            </w:r>
          </w:p>
          <w:p w14:paraId="5660E347" w14:textId="256D13B6" w:rsidR="00EF31C8" w:rsidRPr="00973B7D" w:rsidRDefault="00EF31C8" w:rsidP="00F0535D">
            <w:pPr>
              <w:pStyle w:val="ListParagraph"/>
              <w:numPr>
                <w:ilvl w:val="0"/>
                <w:numId w:val="13"/>
              </w:num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Most people try to </w:t>
            </w:r>
            <w:r w:rsidRPr="00973B7D">
              <w:rPr>
                <w:rFonts w:ascii="Times New Roman" w:hAnsi="Times New Roman" w:cs="Times New Roman"/>
                <w:iCs/>
                <w:sz w:val="21"/>
                <w:szCs w:val="21"/>
                <w:lang w:val="en-US"/>
              </w:rPr>
              <w:t>comply with the rules implemented for fighting the virus.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FC0723" w14:textId="649A01B6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 = fully untrue to 4 = fully true (</w:t>
            </w:r>
            <w:r w:rsidRPr="00973B7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reverse coded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AABC95" w14:textId="03407FBC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iCs/>
                <w:sz w:val="21"/>
                <w:szCs w:val="21"/>
              </w:rPr>
              <w:t>0.70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116510" w14:textId="50436448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Mean score </w:t>
            </w:r>
            <w:r w:rsidR="00777C3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br/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1-4)</w:t>
            </w:r>
          </w:p>
        </w:tc>
      </w:tr>
      <w:tr w:rsidR="00EF31C8" w:rsidRPr="00973B7D" w14:paraId="170295EA" w14:textId="7777777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3DFFEF" w14:textId="77777777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Frequent COVID-19 news-seeking</w:t>
            </w:r>
          </w:p>
          <w:p w14:paraId="3A904A11" w14:textId="531F76DB" w:rsidR="00EF31C8" w:rsidRPr="00973B7D" w:rsidRDefault="00EF31C8" w:rsidP="00EF31C8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  <w:t>(1 item)</w:t>
            </w:r>
          </w:p>
          <w:p w14:paraId="791F8739" w14:textId="08D51CAF" w:rsidR="000742F0" w:rsidRPr="00973B7D" w:rsidRDefault="000742F0" w:rsidP="00EF31C8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</w:pPr>
          </w:p>
          <w:p w14:paraId="72BA2290" w14:textId="77777777" w:rsidR="000742F0" w:rsidRPr="00973B7D" w:rsidRDefault="000742F0" w:rsidP="00EF31C8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</w:pPr>
          </w:p>
          <w:p w14:paraId="4C764AA3" w14:textId="77777777" w:rsidR="00EF31C8" w:rsidRPr="00973B7D" w:rsidRDefault="00EF31C8" w:rsidP="00EF31C8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  <w:lang w:val="en-US"/>
              </w:rPr>
            </w:pPr>
          </w:p>
          <w:p w14:paraId="08704CF2" w14:textId="77777777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44854D" w14:textId="571AFFE6" w:rsidR="00EF31C8" w:rsidRPr="00973B7D" w:rsidRDefault="00EF31C8" w:rsidP="000742F0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On average, how often have you checked the news or looked for information regarding </w:t>
            </w:r>
            <w:r w:rsidR="000742F0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c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orona virus during the past two weeks?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BACD4F" w14:textId="147A8631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less than once a day and 5=pretty much constantly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6356F1" w14:textId="3B7ABAC7" w:rsidR="00EF31C8" w:rsidRPr="00973B7D" w:rsidRDefault="00EF31C8" w:rsidP="00EF31C8">
            <w:pPr>
              <w:rPr>
                <w:rFonts w:ascii="Times New Roman" w:hAnsi="Times New Roman" w:cs="Times New Roman"/>
                <w:iCs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0B5682" w14:textId="6E5C27E0" w:rsidR="00EF31C8" w:rsidRPr="00973B7D" w:rsidRDefault="00EF31C8" w:rsidP="00EF31C8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binary variable coded frequent news-seeking (i.e., 1 = “2-5 times a day” or “pretty much constantly”, 0 = less than that)</w:t>
            </w:r>
          </w:p>
        </w:tc>
      </w:tr>
    </w:tbl>
    <w:p w14:paraId="3D282BB0" w14:textId="77777777" w:rsidR="00D15FA4" w:rsidRPr="00973B7D" w:rsidRDefault="00D15FA4">
      <w:pPr>
        <w:rPr>
          <w:rFonts w:ascii="Times New Roman" w:hAnsi="Times New Roman" w:cs="Times New Roman"/>
          <w:sz w:val="21"/>
          <w:szCs w:val="21"/>
          <w:lang w:val="en-US"/>
        </w:rPr>
      </w:pPr>
      <w:r w:rsidRPr="00973B7D">
        <w:rPr>
          <w:rFonts w:ascii="Times New Roman" w:hAnsi="Times New Roman" w:cs="Times New Roman"/>
          <w:sz w:val="21"/>
          <w:szCs w:val="21"/>
          <w:lang w:val="en-US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17"/>
        <w:gridCol w:w="6009"/>
        <w:gridCol w:w="1701"/>
        <w:gridCol w:w="1559"/>
        <w:gridCol w:w="2093"/>
      </w:tblGrid>
      <w:tr w:rsidR="008F2826" w:rsidRPr="00973B7D" w14:paraId="0D94F9B1" w14:textId="77777777" w:rsidTr="008F2826">
        <w:tc>
          <w:tcPr>
            <w:tcW w:w="0" w:type="auto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CD40A1F" w14:textId="067C8E00" w:rsidR="008F2826" w:rsidRPr="00973B7D" w:rsidRDefault="008F2826" w:rsidP="007828EC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b/>
                <w:sz w:val="21"/>
                <w:szCs w:val="21"/>
              </w:rPr>
              <w:lastRenderedPageBreak/>
              <w:t xml:space="preserve">Coping </w:t>
            </w:r>
            <w:r w:rsidR="007828EC" w:rsidRPr="00973B7D">
              <w:rPr>
                <w:rFonts w:ascii="Times New Roman" w:hAnsi="Times New Roman" w:cs="Times New Roman"/>
                <w:b/>
                <w:sz w:val="21"/>
                <w:szCs w:val="21"/>
              </w:rPr>
              <w:t>D</w:t>
            </w:r>
            <w:r w:rsidRPr="00973B7D">
              <w:rPr>
                <w:rFonts w:ascii="Times New Roman" w:hAnsi="Times New Roman" w:cs="Times New Roman"/>
                <w:b/>
                <w:sz w:val="21"/>
                <w:szCs w:val="21"/>
              </w:rPr>
              <w:t>uring COVID-19 (age 22)</w:t>
            </w:r>
          </w:p>
        </w:tc>
      </w:tr>
      <w:tr w:rsidR="008F2826" w:rsidRPr="00973B7D" w14:paraId="411BFB83" w14:textId="7777777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4E39EB" w14:textId="77777777" w:rsidR="008F2826" w:rsidRPr="00973B7D" w:rsidRDefault="001832D7" w:rsidP="008F2826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</w:pPr>
            <w:r w:rsidRPr="00973B7D"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  <w:t>Coping</w:t>
            </w:r>
          </w:p>
          <w:p w14:paraId="74DA37BB" w14:textId="55261590" w:rsidR="00597ED9" w:rsidRPr="00973B7D" w:rsidRDefault="000B496A" w:rsidP="009F70AD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 xml:space="preserve">-- </w:t>
            </w:r>
            <w:r w:rsidR="00597ED9" w:rsidRPr="00973B7D">
              <w:rPr>
                <w:rFonts w:ascii="Times New Roman" w:hAnsi="Times New Roman" w:cs="Times New Roman"/>
                <w:sz w:val="21"/>
                <w:szCs w:val="21"/>
              </w:rPr>
              <w:t xml:space="preserve">adapted from Carver 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sz w:val="21"/>
                <w:szCs w:val="21"/>
              </w:rPr>
              <w:instrText xml:space="preserve"> ADDIN EN.CITE &lt;EndNote&gt;&lt;Cite ExcludeAuth="1"&gt;&lt;Author&gt;Carver&lt;/Author&gt;&lt;Year&gt;1997&lt;/Year&gt;&lt;RecNum&gt;31023&lt;/RecNum&gt;&lt;DisplayText&gt;(1997)&lt;/DisplayText&gt;&lt;record&gt;&lt;rec-number&gt;31023&lt;/rec-number&gt;&lt;foreign-keys&gt;&lt;key app="EN" db-id="twvt9wzfotxps7epv9r59vv5v09s9v5wd0fx" timestamp="1585681828"&gt;31023&lt;/key&gt;&lt;/foreign-keys&gt;&lt;ref-type name="Journal Article"&gt;17&lt;/ref-type&gt;&lt;contributors&gt;&lt;authors&gt;&lt;author&gt;Carver, C. S.&lt;/author&gt;&lt;/authors&gt;&lt;/contributors&gt;&lt;auth-address&gt;Department of Psychology, University of Miami, Coral Gables, FL, USA. ccarver@umiami.ir.miami.edu&lt;/auth-address&gt;&lt;titles&gt;&lt;title&gt;You want to measure coping but your protocol&amp;apos;s too long: consider the brief COPE&lt;/title&gt;&lt;secondary-title&gt;International Journal of Behavioral Medicine&lt;/secondary-title&gt;&lt;/titles&gt;&lt;periodical&gt;&lt;full-title&gt;International Journal of Behavioral Medicine&lt;/full-title&gt;&lt;/periodical&gt;&lt;pages&gt;92-100&lt;/pages&gt;&lt;volume&gt;4&lt;/volume&gt;&lt;number&gt;1&lt;/number&gt;&lt;dates&gt;&lt;year&gt;1997&lt;/year&gt;&lt;/dates&gt;&lt;isbn&gt;1070-5503 (Print)&amp;#xD;1070-5503 (Linking)&lt;/isbn&gt;&lt;accession-num&gt;16250744&lt;/accession-num&gt;&lt;urls&gt;&lt;related-urls&gt;&lt;url&gt;https://www.ncbi.nlm.nih.gov/pubmed/16250744&lt;/url&gt;&lt;/related-urls&gt;&lt;/urls&gt;&lt;electronic-resource-num&gt;10.1207/s15327558ijbm0401_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1"/>
                <w:szCs w:val="21"/>
              </w:rPr>
              <w:t>(1997)</w:t>
            </w:r>
            <w:r>
              <w:rPr>
                <w:rFonts w:ascii="Times New Roman" w:hAnsi="Times New Roman" w:cs="Times New Roman"/>
                <w:sz w:val="21"/>
                <w:szCs w:val="21"/>
              </w:rPr>
              <w:fldChar w:fldCharType="end"/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98ED21" w14:textId="671813AE" w:rsidR="008F2826" w:rsidRPr="00973B7D" w:rsidRDefault="001832D7" w:rsidP="002736DF">
            <w:pPr>
              <w:rPr>
                <w:rFonts w:ascii="Times New Roman" w:hAnsi="Times New Roman" w:cs="Times New Roman"/>
                <w:b/>
                <w:sz w:val="21"/>
                <w:szCs w:val="21"/>
                <w:lang w:val="en-US"/>
              </w:rPr>
            </w:pPr>
            <w:r w:rsidRPr="00973B7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Item stem for all coping items:</w:t>
            </w:r>
            <w:r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</w:t>
            </w:r>
            <w:r w:rsidR="00FD48F6" w:rsidRPr="00973B7D">
              <w:rPr>
                <w:rFonts w:ascii="Times New Roman" w:hAnsi="Times New Roman" w:cs="Times New Roman"/>
                <w:color w:val="36393C"/>
                <w:sz w:val="21"/>
                <w:szCs w:val="21"/>
              </w:rPr>
              <w:t>There are lots of ways to try to deal with stress. The next few questions ask you to indicate how you dealt with stress in the past 2 weeks. There are no "right" or "wrong" answers.</w:t>
            </w:r>
            <w:r w:rsidR="00FD48F6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</w:t>
            </w:r>
            <w:r w:rsidR="008F2826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In the past two weeks, how often have you done the following things when you </w:t>
            </w:r>
            <w:r w:rsidR="00CB4343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experienced something stressful</w:t>
            </w:r>
            <w:r w:rsidR="008F2826" w:rsidRPr="00973B7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?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CDEFEA" w14:textId="77777777" w:rsidR="008F2826" w:rsidRPr="00973B7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79D79F" w14:textId="77777777" w:rsidR="008F2826" w:rsidRPr="00973B7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51D317" w14:textId="77777777" w:rsidR="008F2826" w:rsidRPr="00973B7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</w:tr>
      <w:tr w:rsidR="008F2826" w:rsidRPr="00D0514A" w14:paraId="55DF3506" w14:textId="7777777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EBD7C5" w14:textId="6F01FF4B" w:rsidR="008F2826" w:rsidRDefault="008F2826" w:rsidP="008F2826">
            <w:pPr>
              <w:rPr>
                <w:rFonts w:ascii="Times New Roman" w:hAnsi="Times New Roman" w:cs="Times New Roman"/>
                <w:color w:val="000000" w:themeColor="text1"/>
                <w:sz w:val="21"/>
                <w:szCs w:val="21"/>
              </w:rPr>
            </w:pPr>
            <w:r w:rsidRPr="0040534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Emotional support seeking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ABD177" w14:textId="249090F3" w:rsidR="008F2826" w:rsidRPr="00EF31C8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EF31C8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I have been </w:t>
            </w:r>
            <w:r w:rsidR="008C37F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seeking</w:t>
            </w:r>
            <w:r w:rsidRPr="00EF31C8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emotional support from others</w:t>
            </w:r>
            <w:r w:rsidR="00BD0EFE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(e.g</w:t>
            </w:r>
            <w:r w:rsidR="008C37F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.</w:t>
            </w:r>
            <w:r w:rsidR="00BD0EFE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from family, friends)</w:t>
            </w:r>
            <w:r w:rsidRPr="00EF31C8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.</w:t>
            </w:r>
          </w:p>
          <w:p w14:paraId="61C16593" w14:textId="77777777" w:rsidR="008F2826" w:rsidRPr="0040534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629D68" w14:textId="6C8F8763" w:rsidR="008F2826" w:rsidRPr="0040534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not at all</w:t>
            </w: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to 4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very frequently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3D72EE" w14:textId="5949D3E7" w:rsidR="008F2826" w:rsidRPr="0040534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533756" w14:textId="77777777" w:rsidR="008F2826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1-4)</w:t>
            </w:r>
          </w:p>
          <w:p w14:paraId="156EC744" w14:textId="77777777" w:rsidR="008F2826" w:rsidRPr="0040534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</w:tr>
      <w:tr w:rsidR="008F2826" w:rsidRPr="00D0514A" w14:paraId="44ADE726" w14:textId="7777777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92D2F7" w14:textId="5E896FE6" w:rsidR="008F2826" w:rsidRPr="0040534D" w:rsidRDefault="008F2826" w:rsidP="008F2826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EF31C8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Self-distraction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B43F3F" w14:textId="5996B540" w:rsidR="008F2826" w:rsidRPr="00EF31C8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EF31C8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have been distracting myself with other things to take my mind off things (e.g. watching TV or films, reading, daydreaming, sleeping, playing with my pet, online shopping, cooking, cleaning, etc.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EB34D7" w14:textId="05B44B45" w:rsidR="008F2826" w:rsidRPr="0040534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not at all</w:t>
            </w: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to 4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very frequently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571E1C" w14:textId="70B84292" w:rsidR="008F2826" w:rsidRPr="0040534D" w:rsidRDefault="008F2826" w:rsidP="008F2826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DED731" w14:textId="77777777" w:rsidR="008F2826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1-4)</w:t>
            </w:r>
          </w:p>
          <w:p w14:paraId="4B2AD158" w14:textId="77777777" w:rsidR="008F2826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</w:tr>
      <w:tr w:rsidR="008F2826" w:rsidRPr="00D0514A" w14:paraId="1FE49C1C" w14:textId="7777777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3AF5C1" w14:textId="2045AE1F" w:rsidR="008F2826" w:rsidRPr="00EF31C8" w:rsidRDefault="008F2826" w:rsidP="008F2826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EF31C8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Acceptanc</w:t>
            </w:r>
            <w: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e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35ADD6" w14:textId="77777777" w:rsidR="008F2826" w:rsidRPr="00EF31C8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EF31C8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have been accepting the reality that the corona crisis is real.</w:t>
            </w:r>
          </w:p>
          <w:p w14:paraId="5AF2E200" w14:textId="77777777" w:rsidR="008F2826" w:rsidRPr="00EF31C8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D501A1" w14:textId="225AA4AA" w:rsidR="008F2826" w:rsidRPr="0040534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not at all</w:t>
            </w: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to 4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very frequently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AC38FC" w14:textId="0A6BD0E6" w:rsidR="008F2826" w:rsidRPr="0040534D" w:rsidRDefault="008F2826" w:rsidP="008F2826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39B170" w14:textId="77777777" w:rsidR="008F2826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1-4)</w:t>
            </w:r>
          </w:p>
          <w:p w14:paraId="5A12D790" w14:textId="77777777" w:rsidR="008F2826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</w:tr>
      <w:tr w:rsidR="008F2826" w:rsidRPr="00D0514A" w14:paraId="7E37DD9D" w14:textId="7777777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C77259" w14:textId="403DD363" w:rsidR="008F2826" w:rsidRPr="00EF31C8" w:rsidRDefault="008F2826" w:rsidP="008F2826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EF31C8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Positive Reappraisal/Reframing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E3407A" w14:textId="11157DAA" w:rsidR="008F2826" w:rsidRPr="00EF31C8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EF31C8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I have been trying to find something good in the </w:t>
            </w:r>
            <w:r w:rsidR="00747E95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c</w:t>
            </w:r>
            <w:r w:rsidRPr="00EF31C8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orona crisis (e.g. that that due to the crisis my relationship with a person that is important to me has become stronger).</w:t>
            </w:r>
          </w:p>
          <w:p w14:paraId="467AAE7A" w14:textId="77777777" w:rsidR="008F2826" w:rsidRPr="00EF31C8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84589B" w14:textId="0F2D550D" w:rsidR="008F2826" w:rsidRPr="0040534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not at all</w:t>
            </w: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to 4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very frequently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482DCA" w14:textId="59248732" w:rsidR="008F2826" w:rsidRPr="0040534D" w:rsidRDefault="008F2826" w:rsidP="008F2826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638132" w14:textId="77777777" w:rsidR="008F2826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1-4)</w:t>
            </w:r>
          </w:p>
          <w:p w14:paraId="1F118569" w14:textId="77777777" w:rsidR="008F2826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</w:tr>
      <w:tr w:rsidR="008F2826" w:rsidRPr="00D0514A" w14:paraId="25ECF89A" w14:textId="7777777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6E6B7B" w14:textId="35D04135" w:rsidR="008F2826" w:rsidRPr="00EF31C8" w:rsidRDefault="008F2826" w:rsidP="008F2826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EF31C8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 xml:space="preserve">Physical </w:t>
            </w:r>
            <w:r w:rsidR="0014693C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activity/</w:t>
            </w:r>
            <w:r w:rsidRPr="00EF31C8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exercis</w:t>
            </w:r>
            <w: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e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A6CC0A" w14:textId="77777777" w:rsidR="008F2826" w:rsidRPr="00EF31C8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EF31C8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I have exercised or engaged in physical activity. </w:t>
            </w:r>
          </w:p>
          <w:p w14:paraId="011E23C8" w14:textId="77777777" w:rsidR="008F2826" w:rsidRPr="00EF31C8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4F57D1" w14:textId="52EE6570" w:rsidR="008F2826" w:rsidRPr="0040534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not at all</w:t>
            </w: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to 4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very frequently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E8D48E" w14:textId="1EB6504F" w:rsidR="008F2826" w:rsidRPr="0040534D" w:rsidRDefault="008F2826" w:rsidP="008F2826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339946" w14:textId="77777777" w:rsidR="008F2826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1-4)</w:t>
            </w:r>
          </w:p>
          <w:p w14:paraId="212F12B2" w14:textId="77777777" w:rsidR="008F2826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</w:tr>
      <w:tr w:rsidR="008F2826" w:rsidRPr="00156B0E" w14:paraId="4B127CC5" w14:textId="7777777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1C5EE1" w14:textId="1F497C91" w:rsidR="008F2826" w:rsidRPr="00EF31C8" w:rsidRDefault="008F2826" w:rsidP="008F2826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EF31C8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Helping others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3C88D6" w14:textId="61A9EC7A" w:rsidR="008F2826" w:rsidRPr="00EF31C8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EF31C8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have</w:t>
            </w:r>
            <w:r w:rsidRPr="00EF31C8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 xml:space="preserve"> </w:t>
            </w:r>
            <w:r w:rsidRPr="00EF31C8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been involved in helping neighbors during the </w:t>
            </w:r>
            <w:r w:rsidR="00747E95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c</w:t>
            </w:r>
            <w:r w:rsidRPr="00EF31C8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orona crisis (e.g. went grocery shopping or picked up medicine for elderly/at</w:t>
            </w:r>
            <w:r w:rsidR="00D11E5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-</w:t>
            </w:r>
            <w:r w:rsidRPr="00EF31C8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risk persons).</w:t>
            </w:r>
          </w:p>
          <w:p w14:paraId="6A70C297" w14:textId="77777777" w:rsidR="008F2826" w:rsidRPr="00EF31C8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E6076E" w14:textId="6A5A627D" w:rsidR="008F2826" w:rsidRPr="0040534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not at all</w:t>
            </w: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to 4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very frequently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B7C201" w14:textId="28815311" w:rsidR="008F2826" w:rsidRPr="0040534D" w:rsidRDefault="008F2826" w:rsidP="008F2826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5C7E1C" w14:textId="77777777" w:rsidR="008F2826" w:rsidRPr="0040534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dichotomized due to </w:t>
            </w:r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its </w:t>
            </w: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highly skewed distributions (i.e., only a minority of participants reported that they had helped others).</w:t>
            </w:r>
          </w:p>
          <w:p w14:paraId="1D9A7F4D" w14:textId="6B5E9DDC" w:rsidR="008F2826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(0 = not at all vs 1 = at least every now and then)</w:t>
            </w:r>
          </w:p>
        </w:tc>
      </w:tr>
      <w:tr w:rsidR="008F2826" w:rsidRPr="00D0514A" w14:paraId="260FBAEB" w14:textId="7777777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1E3DC7" w14:textId="0BEC7339" w:rsidR="008F2826" w:rsidRPr="00EF31C8" w:rsidRDefault="008F2826" w:rsidP="008F2826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EF31C8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Keep</w:t>
            </w:r>
            <w:r w:rsidR="00721AF3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ing</w:t>
            </w:r>
            <w:r w:rsidRPr="00EF31C8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 xml:space="preserve"> in contact</w:t>
            </w:r>
            <w:r w:rsidR="00721AF3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 xml:space="preserve"> with family, friends, close others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497C7B" w14:textId="77777777" w:rsidR="008F2826" w:rsidRPr="00EF31C8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EF31C8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have been keeping in contact with my family, other close persons and friends.</w:t>
            </w:r>
          </w:p>
          <w:p w14:paraId="6634B7FC" w14:textId="77777777" w:rsidR="008F2826" w:rsidRPr="00EF31C8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831D56" w14:textId="7E39641B" w:rsidR="008F2826" w:rsidRPr="0040534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not at all</w:t>
            </w: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to 4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very frequently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09171A" w14:textId="7AC24F73" w:rsidR="008F2826" w:rsidRPr="0040534D" w:rsidRDefault="008F2826" w:rsidP="008F2826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6EE17F" w14:textId="77777777" w:rsidR="008F2826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1-4)</w:t>
            </w:r>
          </w:p>
          <w:p w14:paraId="5BC81663" w14:textId="77777777" w:rsidR="008F2826" w:rsidRPr="0040534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</w:tr>
      <w:tr w:rsidR="008F2826" w:rsidRPr="00D0514A" w14:paraId="7B3F7A86" w14:textId="7777777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0A75DC" w14:textId="48769D4F" w:rsidR="008F2826" w:rsidRPr="00EF31C8" w:rsidRDefault="004C7D3C" w:rsidP="004C7D3C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lastRenderedPageBreak/>
              <w:t>Keeping d</w:t>
            </w:r>
            <w:r w:rsidR="008F2826" w:rsidRPr="00EF31C8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aily routine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E336FF" w14:textId="77777777" w:rsidR="008F2826" w:rsidRPr="00EF31C8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EF31C8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 have been trying to keep up a daily routine.</w:t>
            </w:r>
          </w:p>
          <w:p w14:paraId="6A5866FD" w14:textId="77777777" w:rsidR="008F2826" w:rsidRPr="00EF31C8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73F198" w14:textId="1BC185A4" w:rsidR="008F2826" w:rsidRPr="0040534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not at all</w:t>
            </w: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to 4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very frequently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082D75" w14:textId="6A30B679" w:rsidR="008F2826" w:rsidRPr="0040534D" w:rsidRDefault="008F2826" w:rsidP="008F2826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D52E40" w14:textId="77777777" w:rsidR="008F2826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possible range: 1-4)</w:t>
            </w:r>
          </w:p>
          <w:p w14:paraId="3FC4C828" w14:textId="77777777" w:rsidR="008F2826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</w:p>
        </w:tc>
      </w:tr>
      <w:tr w:rsidR="008F2826" w:rsidRPr="00156B0E" w14:paraId="0AB7C953" w14:textId="77777777" w:rsidTr="00B16DD5"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B53755" w14:textId="47B33105" w:rsidR="008F2826" w:rsidRPr="00EF31C8" w:rsidRDefault="008F2826" w:rsidP="008F2826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Seeking professional mental health support</w:t>
            </w:r>
          </w:p>
        </w:tc>
        <w:tc>
          <w:tcPr>
            <w:tcW w:w="60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18A725" w14:textId="25ED9218" w:rsidR="008F2826" w:rsidRPr="00EF31C8" w:rsidRDefault="008F2826" w:rsidP="0016554B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I have been </w:t>
            </w:r>
            <w:r w:rsidR="00D11E5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seeking </w:t>
            </w: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help </w:t>
            </w:r>
            <w:r w:rsidR="0016554B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at</w:t>
            </w: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a telephone helpline, help chat,</w:t>
            </w:r>
            <w:r w:rsidR="0016554B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or from a</w:t>
            </w: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counseling service or psychotherapist.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D12C87" w14:textId="1A6BA40A" w:rsidR="008F2826" w:rsidRPr="0040534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not at all</w:t>
            </w: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to 4=</w:t>
            </w:r>
            <w:r w:rsidRPr="00F25A12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very frequently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A61B14" w14:textId="2E80E575" w:rsidR="008F2826" w:rsidRPr="0040534D" w:rsidRDefault="008F2826" w:rsidP="008F2826">
            <w:pPr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  <w:t>---</w:t>
            </w:r>
          </w:p>
        </w:tc>
        <w:tc>
          <w:tcPr>
            <w:tcW w:w="2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EF7A78" w14:textId="77777777" w:rsidR="008F2826" w:rsidRPr="0040534D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dichotomized due to </w:t>
            </w:r>
            <w:r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its</w:t>
            </w: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highly skewed distributions (i.e., only a minority of participants reported any use of professional mental health support).</w:t>
            </w:r>
          </w:p>
          <w:p w14:paraId="7F696E42" w14:textId="7B3A1393" w:rsidR="008F2826" w:rsidRDefault="008F2826" w:rsidP="008F2826">
            <w:pPr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40534D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 xml:space="preserve"> (0 = not at all vs 1 = at least every now and then)</w:t>
            </w:r>
          </w:p>
        </w:tc>
      </w:tr>
    </w:tbl>
    <w:p w14:paraId="49972703" w14:textId="62DF5FD3" w:rsidR="008F2826" w:rsidRPr="00777C30" w:rsidRDefault="008F2826">
      <w:pPr>
        <w:rPr>
          <w:rFonts w:ascii="Times New Roman" w:hAnsi="Times New Roman" w:cs="Times New Roman"/>
          <w:sz w:val="21"/>
          <w:szCs w:val="21"/>
          <w:lang w:val="en-US"/>
        </w:rPr>
      </w:pPr>
      <w:r w:rsidRPr="00777C30">
        <w:rPr>
          <w:rFonts w:ascii="Times New Roman" w:hAnsi="Times New Roman" w:cs="Times New Roman"/>
          <w:i/>
          <w:sz w:val="21"/>
          <w:szCs w:val="21"/>
          <w:lang w:val="en-US"/>
        </w:rPr>
        <w:t xml:space="preserve">Note. </w:t>
      </w:r>
      <w:r w:rsidRPr="00777C30">
        <w:rPr>
          <w:rFonts w:ascii="Times New Roman" w:hAnsi="Times New Roman" w:cs="Times New Roman"/>
          <w:sz w:val="21"/>
          <w:szCs w:val="21"/>
          <w:lang w:val="en-US"/>
        </w:rPr>
        <w:t xml:space="preserve">The </w:t>
      </w:r>
      <w:r w:rsidR="00457547">
        <w:rPr>
          <w:rFonts w:ascii="Times New Roman" w:hAnsi="Times New Roman" w:cs="Times New Roman"/>
          <w:sz w:val="21"/>
          <w:szCs w:val="21"/>
          <w:lang w:val="en-US"/>
        </w:rPr>
        <w:t xml:space="preserve">study </w:t>
      </w:r>
      <w:r w:rsidRPr="00777C30">
        <w:rPr>
          <w:rFonts w:ascii="Times New Roman" w:hAnsi="Times New Roman" w:cs="Times New Roman"/>
          <w:sz w:val="21"/>
          <w:szCs w:val="21"/>
          <w:lang w:val="en-US"/>
        </w:rPr>
        <w:t xml:space="preserve">questionnaire was administered in German. </w:t>
      </w:r>
      <w:r w:rsidR="00747E95">
        <w:rPr>
          <w:rFonts w:ascii="Times New Roman" w:hAnsi="Times New Roman" w:cs="Times New Roman"/>
          <w:sz w:val="21"/>
          <w:szCs w:val="21"/>
          <w:lang w:val="en-US"/>
        </w:rPr>
        <w:t>In instances w</w:t>
      </w:r>
      <w:r w:rsidRPr="00777C30">
        <w:rPr>
          <w:rFonts w:ascii="Times New Roman" w:hAnsi="Times New Roman" w:cs="Times New Roman"/>
          <w:sz w:val="21"/>
          <w:szCs w:val="21"/>
          <w:lang w:val="en-US"/>
        </w:rPr>
        <w:t xml:space="preserve">here items </w:t>
      </w:r>
      <w:r w:rsidR="00747E95">
        <w:rPr>
          <w:rFonts w:ascii="Times New Roman" w:hAnsi="Times New Roman" w:cs="Times New Roman"/>
          <w:sz w:val="21"/>
          <w:szCs w:val="21"/>
          <w:lang w:val="en-US"/>
        </w:rPr>
        <w:t>were</w:t>
      </w:r>
      <w:r w:rsidRPr="00777C30">
        <w:rPr>
          <w:rFonts w:ascii="Times New Roman" w:hAnsi="Times New Roman" w:cs="Times New Roman"/>
          <w:sz w:val="21"/>
          <w:szCs w:val="21"/>
          <w:lang w:val="en-US"/>
        </w:rPr>
        <w:t xml:space="preserve"> originally </w:t>
      </w:r>
      <w:r w:rsidR="00747E95">
        <w:rPr>
          <w:rFonts w:ascii="Times New Roman" w:hAnsi="Times New Roman" w:cs="Times New Roman"/>
          <w:sz w:val="21"/>
          <w:szCs w:val="21"/>
          <w:lang w:val="en-US"/>
        </w:rPr>
        <w:t>in</w:t>
      </w:r>
      <w:r w:rsidRPr="00777C30">
        <w:rPr>
          <w:rFonts w:ascii="Times New Roman" w:hAnsi="Times New Roman" w:cs="Times New Roman"/>
          <w:sz w:val="21"/>
          <w:szCs w:val="21"/>
          <w:lang w:val="en-US"/>
        </w:rPr>
        <w:t xml:space="preserve"> English</w:t>
      </w:r>
      <w:r w:rsidR="00747E95">
        <w:rPr>
          <w:rFonts w:ascii="Times New Roman" w:hAnsi="Times New Roman" w:cs="Times New Roman"/>
          <w:sz w:val="21"/>
          <w:szCs w:val="21"/>
          <w:lang w:val="en-US"/>
        </w:rPr>
        <w:t xml:space="preserve"> (</w:t>
      </w:r>
      <w:r w:rsidR="00BB0F7B">
        <w:rPr>
          <w:rFonts w:ascii="Times New Roman" w:hAnsi="Times New Roman" w:cs="Times New Roman"/>
          <w:sz w:val="21"/>
          <w:szCs w:val="21"/>
          <w:lang w:val="en-US"/>
        </w:rPr>
        <w:t>but</w:t>
      </w:r>
      <w:r w:rsidR="00747E95">
        <w:rPr>
          <w:rFonts w:ascii="Times New Roman" w:hAnsi="Times New Roman" w:cs="Times New Roman"/>
          <w:sz w:val="21"/>
          <w:szCs w:val="21"/>
          <w:lang w:val="en-US"/>
        </w:rPr>
        <w:t xml:space="preserve"> had been translated into German)</w:t>
      </w:r>
      <w:r w:rsidRPr="00777C30">
        <w:rPr>
          <w:rFonts w:ascii="Times New Roman" w:hAnsi="Times New Roman" w:cs="Times New Roman"/>
          <w:sz w:val="21"/>
          <w:szCs w:val="21"/>
          <w:lang w:val="en-US"/>
        </w:rPr>
        <w:t xml:space="preserve">, we show the original English wording. </w:t>
      </w:r>
      <w:r w:rsidR="00747E95">
        <w:rPr>
          <w:rFonts w:ascii="Times New Roman" w:hAnsi="Times New Roman" w:cs="Times New Roman"/>
          <w:sz w:val="21"/>
          <w:szCs w:val="21"/>
          <w:lang w:val="en-US"/>
        </w:rPr>
        <w:t xml:space="preserve">For all other items, </w:t>
      </w:r>
      <w:r w:rsidRPr="00777C30">
        <w:rPr>
          <w:rFonts w:ascii="Times New Roman" w:hAnsi="Times New Roman" w:cs="Times New Roman"/>
          <w:sz w:val="21"/>
          <w:szCs w:val="21"/>
          <w:lang w:val="en-US"/>
        </w:rPr>
        <w:t>we show ad hoc translation</w:t>
      </w:r>
      <w:r w:rsidR="00747E95">
        <w:rPr>
          <w:rFonts w:ascii="Times New Roman" w:hAnsi="Times New Roman" w:cs="Times New Roman"/>
          <w:sz w:val="21"/>
          <w:szCs w:val="21"/>
          <w:lang w:val="en-US"/>
        </w:rPr>
        <w:t>s</w:t>
      </w:r>
      <w:r w:rsidRPr="00777C30">
        <w:rPr>
          <w:rFonts w:ascii="Times New Roman" w:hAnsi="Times New Roman" w:cs="Times New Roman"/>
          <w:sz w:val="21"/>
          <w:szCs w:val="21"/>
          <w:lang w:val="en-US"/>
        </w:rPr>
        <w:t xml:space="preserve"> of </w:t>
      </w:r>
      <w:r w:rsidR="00747E95">
        <w:rPr>
          <w:rFonts w:ascii="Times New Roman" w:hAnsi="Times New Roman" w:cs="Times New Roman"/>
          <w:sz w:val="21"/>
          <w:szCs w:val="21"/>
          <w:lang w:val="en-US"/>
        </w:rPr>
        <w:t xml:space="preserve">the </w:t>
      </w:r>
      <w:r w:rsidRPr="00777C30">
        <w:rPr>
          <w:rFonts w:ascii="Times New Roman" w:hAnsi="Times New Roman" w:cs="Times New Roman"/>
          <w:sz w:val="21"/>
          <w:szCs w:val="21"/>
          <w:lang w:val="en-US"/>
        </w:rPr>
        <w:t>original German items</w:t>
      </w:r>
      <w:r w:rsidR="00747E95">
        <w:rPr>
          <w:rFonts w:ascii="Times New Roman" w:hAnsi="Times New Roman" w:cs="Times New Roman"/>
          <w:sz w:val="21"/>
          <w:szCs w:val="21"/>
          <w:lang w:val="en-US"/>
        </w:rPr>
        <w:t xml:space="preserve"> </w:t>
      </w:r>
      <w:r w:rsidR="0027259A">
        <w:rPr>
          <w:rFonts w:ascii="Times New Roman" w:hAnsi="Times New Roman" w:cs="Times New Roman"/>
          <w:sz w:val="21"/>
          <w:szCs w:val="21"/>
          <w:lang w:val="en-US"/>
        </w:rPr>
        <w:t>into English</w:t>
      </w:r>
      <w:r w:rsidRPr="00777C30">
        <w:rPr>
          <w:rFonts w:ascii="Times New Roman" w:hAnsi="Times New Roman" w:cs="Times New Roman"/>
          <w:sz w:val="21"/>
          <w:szCs w:val="21"/>
          <w:lang w:val="en-US"/>
        </w:rPr>
        <w:t>.</w:t>
      </w:r>
    </w:p>
    <w:p w14:paraId="6EF6B099" w14:textId="239A143B" w:rsidR="00E16A11" w:rsidRPr="00741F40" w:rsidRDefault="00D103EF" w:rsidP="00E16A11">
      <w:pPr>
        <w:rPr>
          <w:rFonts w:ascii="Times New Roman" w:hAnsi="Times New Roman" w:cs="Times New Roman"/>
        </w:rPr>
      </w:pPr>
      <w:r>
        <w:rPr>
          <w:lang w:val="en-US"/>
        </w:rPr>
        <w:br w:type="page"/>
      </w:r>
      <w:r w:rsidR="00E16A11">
        <w:rPr>
          <w:rFonts w:ascii="Times New Roman" w:hAnsi="Times New Roman" w:cs="Times New Roman"/>
        </w:rPr>
        <w:lastRenderedPageBreak/>
        <w:t xml:space="preserve">Supplementary </w:t>
      </w:r>
      <w:r w:rsidR="00E16A11" w:rsidRPr="00741F40">
        <w:rPr>
          <w:rFonts w:ascii="Times New Roman" w:hAnsi="Times New Roman" w:cs="Times New Roman"/>
        </w:rPr>
        <w:t xml:space="preserve">Table </w:t>
      </w:r>
      <w:r w:rsidR="00E16A11">
        <w:rPr>
          <w:rFonts w:ascii="Times New Roman" w:hAnsi="Times New Roman" w:cs="Times New Roman"/>
        </w:rPr>
        <w:t>S2</w:t>
      </w:r>
      <w:r w:rsidR="00E16A11" w:rsidRPr="00741F40">
        <w:rPr>
          <w:rFonts w:ascii="Times New Roman" w:hAnsi="Times New Roman" w:cs="Times New Roman"/>
        </w:rPr>
        <w:t xml:space="preserve">. Descriptive statistics for all study variables </w:t>
      </w:r>
      <w:r w:rsidR="00E16A11">
        <w:rPr>
          <w:rFonts w:ascii="Times New Roman" w:hAnsi="Times New Roman" w:cs="Times New Roman"/>
        </w:rPr>
        <w:t>by sex (b</w:t>
      </w:r>
      <w:r w:rsidR="00E16A11" w:rsidRPr="00741F40">
        <w:rPr>
          <w:rFonts w:ascii="Times New Roman" w:hAnsi="Times New Roman" w:cs="Times New Roman"/>
        </w:rPr>
        <w:t>ased on weighted sample</w:t>
      </w:r>
      <w:r w:rsidR="00E16A11">
        <w:rPr>
          <w:rFonts w:ascii="Times New Roman" w:hAnsi="Times New Roman" w:cs="Times New Roman"/>
        </w:rPr>
        <w:t>).</w:t>
      </w:r>
    </w:p>
    <w:p w14:paraId="68C4C973" w14:textId="77777777" w:rsidR="00E16A11" w:rsidRDefault="00E16A11" w:rsidP="00E16A11">
      <w:pPr>
        <w:rPr>
          <w:rFonts w:ascii="Times New Roman" w:hAnsi="Times New Roman" w:cs="Times New Roman"/>
        </w:rPr>
      </w:pPr>
    </w:p>
    <w:tbl>
      <w:tblPr>
        <w:tblStyle w:val="TableGrid"/>
        <w:tblW w:w="12900" w:type="dxa"/>
        <w:tblLayout w:type="fixed"/>
        <w:tblLook w:val="04A0" w:firstRow="1" w:lastRow="0" w:firstColumn="1" w:lastColumn="0" w:noHBand="0" w:noVBand="1"/>
      </w:tblPr>
      <w:tblGrid>
        <w:gridCol w:w="4536"/>
        <w:gridCol w:w="851"/>
        <w:gridCol w:w="992"/>
        <w:gridCol w:w="992"/>
        <w:gridCol w:w="851"/>
        <w:gridCol w:w="425"/>
        <w:gridCol w:w="673"/>
        <w:gridCol w:w="938"/>
        <w:gridCol w:w="711"/>
        <w:gridCol w:w="828"/>
        <w:gridCol w:w="1093"/>
        <w:gridCol w:w="10"/>
      </w:tblGrid>
      <w:tr w:rsidR="00E16A11" w:rsidRPr="00E16A11" w14:paraId="057F2D10" w14:textId="77777777" w:rsidTr="00ED253A">
        <w:tc>
          <w:tcPr>
            <w:tcW w:w="45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44E6692" w14:textId="77777777" w:rsidR="00E16A11" w:rsidRPr="00E16A11" w:rsidRDefault="00E16A11" w:rsidP="00ED253A">
            <w:pPr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</w:pPr>
          </w:p>
        </w:tc>
        <w:tc>
          <w:tcPr>
            <w:tcW w:w="4111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C1B972" w14:textId="77777777" w:rsidR="00E16A11" w:rsidRPr="00E16A11" w:rsidRDefault="00E16A11" w:rsidP="00ED253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Males</w:t>
            </w:r>
          </w:p>
        </w:tc>
        <w:tc>
          <w:tcPr>
            <w:tcW w:w="4253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F40C0D" w14:textId="77777777" w:rsidR="00E16A11" w:rsidRPr="00E16A11" w:rsidRDefault="00E16A11" w:rsidP="00ED253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Females</w:t>
            </w:r>
          </w:p>
        </w:tc>
      </w:tr>
      <w:tr w:rsidR="00E16A11" w:rsidRPr="00E16A11" w14:paraId="03D001ED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AF06639" w14:textId="77777777" w:rsidR="00E16A11" w:rsidRPr="00E16A11" w:rsidRDefault="00E16A11" w:rsidP="00ED253A">
            <w:pPr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38E8760" w14:textId="77777777" w:rsidR="00E16A11" w:rsidRPr="00E16A11" w:rsidRDefault="00E16A11" w:rsidP="00ED253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EC52A7" w14:textId="77777777" w:rsidR="00E16A11" w:rsidRPr="00E16A11" w:rsidRDefault="00E16A11" w:rsidP="009B547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E2BB659" w14:textId="77777777" w:rsidR="00E16A11" w:rsidRPr="00E16A11" w:rsidRDefault="00E16A11" w:rsidP="00ED253A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DFF3A77" w14:textId="77777777" w:rsidR="00E16A11" w:rsidRPr="00E16A11" w:rsidRDefault="00E16A11" w:rsidP="00ED253A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SD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72C1AC" w14:textId="77777777" w:rsidR="00E16A11" w:rsidRPr="00E16A11" w:rsidRDefault="00E16A11" w:rsidP="00ED253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%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7CA02E" w14:textId="77777777" w:rsidR="00E16A11" w:rsidRPr="00E16A11" w:rsidRDefault="00E16A11" w:rsidP="009B547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N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C19BD22" w14:textId="77777777" w:rsidR="00E16A11" w:rsidRPr="00E16A11" w:rsidRDefault="00E16A11" w:rsidP="00ED253A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M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2799293" w14:textId="77777777" w:rsidR="00E16A11" w:rsidRPr="00E16A11" w:rsidRDefault="00E16A11" w:rsidP="00ED253A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SD</w:t>
            </w:r>
          </w:p>
        </w:tc>
        <w:tc>
          <w:tcPr>
            <w:tcW w:w="10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CF8E758" w14:textId="77777777" w:rsidR="00E16A11" w:rsidRPr="00E16A11" w:rsidRDefault="00E16A11" w:rsidP="00ED253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i/>
                <w:sz w:val="22"/>
                <w:szCs w:val="22"/>
              </w:rPr>
              <w:t>p</w:t>
            </w: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 sex diff</w:t>
            </w:r>
          </w:p>
        </w:tc>
      </w:tr>
      <w:tr w:rsidR="00E16A11" w:rsidRPr="00E16A11" w14:paraId="74DBA5B6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single" w:sz="4" w:space="0" w:color="auto"/>
              <w:left w:val="nil"/>
              <w:bottom w:val="nil"/>
            </w:tcBorders>
          </w:tcPr>
          <w:p w14:paraId="5DE6843D" w14:textId="77777777" w:rsidR="00E16A11" w:rsidRPr="00E16A11" w:rsidRDefault="00E16A11" w:rsidP="00ED253A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b/>
                <w:sz w:val="22"/>
                <w:szCs w:val="22"/>
              </w:rPr>
              <w:t>Outcomes at age 22, COVID-19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  <w:right w:val="nil"/>
            </w:tcBorders>
          </w:tcPr>
          <w:p w14:paraId="6F6BF944" w14:textId="77777777" w:rsidR="00E16A11" w:rsidRPr="00E16A11" w:rsidRDefault="00E16A11" w:rsidP="00ED253A">
            <w:pPr>
              <w:tabs>
                <w:tab w:val="decimal" w:pos="177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C468F21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9EDAE58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E463924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70AE562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3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80EA922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57B509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2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6CFCFD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D65C8F7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E16A11" w:rsidRPr="00E16A11" w14:paraId="61325A40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29712C3B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   Perceived stress </w:t>
            </w:r>
            <w:r w:rsidRPr="00E16A11">
              <w:rPr>
                <w:rFonts w:ascii="Times New Roman" w:hAnsi="Times New Roman" w:cs="Times New Roman"/>
                <w:i/>
                <w:sz w:val="22"/>
                <w:szCs w:val="22"/>
              </w:rPr>
              <w:t>(range: 1-5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75BAA9AC" w14:textId="77777777" w:rsidR="00E16A11" w:rsidRPr="00E16A11" w:rsidRDefault="00E16A11" w:rsidP="00ED253A">
            <w:pPr>
              <w:tabs>
                <w:tab w:val="decimal" w:pos="177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50C2E50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F596C3C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.7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749A03F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86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39760E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716DDBC7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1E955B47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3.10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62DB818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94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1A0587A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000</w:t>
            </w:r>
          </w:p>
        </w:tc>
      </w:tr>
      <w:tr w:rsidR="00E16A11" w:rsidRPr="00E16A11" w14:paraId="66417810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63BD2CC1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   Internalizing symptoms </w:t>
            </w:r>
            <w:r w:rsidRPr="00E16A11">
              <w:rPr>
                <w:rFonts w:ascii="Times New Roman" w:hAnsi="Times New Roman" w:cs="Times New Roman"/>
                <w:i/>
                <w:sz w:val="22"/>
                <w:szCs w:val="22"/>
              </w:rPr>
              <w:t>(range: 1-5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6B6ACA58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AE170D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5B24D5B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.8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44E7BE5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62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1F3BFE2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1F1503B7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043C4951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.17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17D566FE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72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70DCEB72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000</w:t>
            </w:r>
          </w:p>
        </w:tc>
      </w:tr>
      <w:tr w:rsidR="00E16A11" w:rsidRPr="00E16A11" w14:paraId="6C2DFDC9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78A7DD31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   Anger </w:t>
            </w:r>
            <w:r w:rsidRPr="00E16A11">
              <w:rPr>
                <w:rFonts w:ascii="Times New Roman" w:hAnsi="Times New Roman" w:cs="Times New Roman"/>
                <w:i/>
                <w:sz w:val="22"/>
                <w:szCs w:val="22"/>
              </w:rPr>
              <w:t>(range: 1-5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5ADDA9C5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4C6C5E8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8A318DE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.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3FDD05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94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B2E95B0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053152FD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5049636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.76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2A77B97E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91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4E13E466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000</w:t>
            </w:r>
          </w:p>
        </w:tc>
      </w:tr>
      <w:tr w:rsidR="00E16A11" w:rsidRPr="00E16A11" w14:paraId="3C960397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3B6DF4F7" w14:textId="77777777" w:rsidR="00E16A11" w:rsidRPr="00E16A11" w:rsidRDefault="00E16A11" w:rsidP="00ED253A">
            <w:pPr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  <w:t>Outcomes at age 20, pre-COVID-19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045B85C5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6278878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5AB3C61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45385ECE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E99F18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12D4C3E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076D5828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08DBB014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6EFEB5EC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</w:tr>
      <w:tr w:rsidR="00E16A11" w:rsidRPr="00E16A11" w14:paraId="0BBD0615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62147E36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</w:t>
            </w: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Perceived </w:t>
            </w: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stress </w:t>
            </w:r>
            <w:r w:rsidRPr="00E16A11">
              <w:rPr>
                <w:rFonts w:ascii="Times New Roman" w:hAnsi="Times New Roman" w:cs="Times New Roman"/>
                <w:i/>
                <w:sz w:val="22"/>
                <w:szCs w:val="22"/>
              </w:rPr>
              <w:t>(range: 1-5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473ACCF6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5D5D00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69BAF5B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.5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7DA3231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86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6859B1E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7E9CBA9E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5DB02ED1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3.02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4B00E5A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98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7C776726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000</w:t>
            </w:r>
          </w:p>
        </w:tc>
      </w:tr>
      <w:tr w:rsidR="00E16A11" w:rsidRPr="00E16A11" w14:paraId="06E6B091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6D9F0F0B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  Internalizing symptoms </w:t>
            </w:r>
            <w:r w:rsidRPr="00E16A11">
              <w:rPr>
                <w:rFonts w:ascii="Times New Roman" w:hAnsi="Times New Roman" w:cs="Times New Roman"/>
                <w:i/>
                <w:sz w:val="22"/>
                <w:szCs w:val="22"/>
              </w:rPr>
              <w:t xml:space="preserve">(range: 1-5) 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0A111AC7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D3CE87C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4AFAC9F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.9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527E25D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61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C7F1115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41BF3A41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602AB178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.35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60E72AF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79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1F687F41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000</w:t>
            </w:r>
          </w:p>
        </w:tc>
      </w:tr>
      <w:tr w:rsidR="00E16A11" w:rsidRPr="00E16A11" w14:paraId="2D6C343D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5B1056E2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   Anger </w:t>
            </w:r>
            <w:r w:rsidRPr="00E16A11">
              <w:rPr>
                <w:rFonts w:ascii="Times New Roman" w:hAnsi="Times New Roman" w:cs="Times New Roman"/>
                <w:i/>
                <w:sz w:val="22"/>
                <w:szCs w:val="22"/>
              </w:rPr>
              <w:t>(range: 1-5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1CE1FC63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49C251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54826B2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C0142C0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71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76A6930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38521B1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40E56A10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.51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3C22D090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78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1EA7FB9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000</w:t>
            </w:r>
          </w:p>
        </w:tc>
      </w:tr>
      <w:tr w:rsidR="00E16A11" w:rsidRPr="00E16A11" w14:paraId="065BB273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B1CD437" w14:textId="77777777" w:rsidR="00E16A11" w:rsidRPr="00E16A11" w:rsidRDefault="00E16A11" w:rsidP="00ED253A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b/>
                <w:sz w:val="22"/>
                <w:szCs w:val="22"/>
              </w:rPr>
              <w:t>Sociodemographics and living situation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C060379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DBFE2FE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574004B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6E3C04CD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F91183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4C5AFDF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59CE2D4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55AC8F67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5806579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E16A11" w:rsidRPr="00E16A11" w14:paraId="604F4F8B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6D990CA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   Female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39452E6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C3D2043" w14:textId="77777777" w:rsidR="00E16A11" w:rsidRPr="00E16A11" w:rsidRDefault="00E16A11" w:rsidP="009B5474">
            <w:pPr>
              <w:tabs>
                <w:tab w:val="decimal" w:pos="18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00B9AF5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8448312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76509C1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3A33FE24" w14:textId="77777777" w:rsidR="00E16A11" w:rsidRPr="00E16A11" w:rsidRDefault="00E16A11" w:rsidP="009B5474">
            <w:pPr>
              <w:tabs>
                <w:tab w:val="decimal" w:pos="18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77A97A6D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3BCA8F26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64E27FD7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--</w:t>
            </w:r>
          </w:p>
        </w:tc>
      </w:tr>
      <w:tr w:rsidR="00E16A11" w:rsidRPr="00E16A11" w14:paraId="5F5D2429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DAB6BAC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Family ISEI </w:t>
            </w:r>
            <w:r w:rsidRPr="00E16A11">
              <w:rPr>
                <w:rFonts w:ascii="Times New Roman" w:hAnsi="Times New Roman" w:cs="Times New Roman"/>
                <w:i/>
                <w:sz w:val="22"/>
                <w:szCs w:val="22"/>
                <w:lang w:val="en-US"/>
              </w:rPr>
              <w:t>(range: 10-90)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44EA012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75F8C50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7968E44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50.9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5DC78D6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0.37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6144AB5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0382FEF7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537BEAEC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50.07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53F04B7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9.05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448C8F2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517</w:t>
            </w:r>
          </w:p>
        </w:tc>
      </w:tr>
      <w:tr w:rsidR="00E16A11" w:rsidRPr="00E16A11" w14:paraId="70D44466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34113EF" w14:textId="47997AD9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Migration background </w:t>
            </w:r>
            <w:r w:rsidRPr="00E16A11">
              <w:rPr>
                <w:rFonts w:ascii="Times New Roman" w:hAnsi="Times New Roman" w:cs="Times New Roman"/>
                <w:i/>
                <w:sz w:val="22"/>
                <w:szCs w:val="22"/>
                <w:lang w:val="en-US"/>
              </w:rPr>
              <w:t xml:space="preserve">(1=both parents born </w:t>
            </w:r>
            <w:r w:rsidR="002458AB">
              <w:rPr>
                <w:rFonts w:ascii="Times New Roman" w:hAnsi="Times New Roman" w:cs="Times New Roman"/>
                <w:i/>
                <w:sz w:val="22"/>
                <w:szCs w:val="22"/>
                <w:lang w:val="en-US"/>
              </w:rPr>
              <w:br/>
              <w:t xml:space="preserve">   </w:t>
            </w:r>
            <w:bookmarkStart w:id="0" w:name="_GoBack"/>
            <w:bookmarkEnd w:id="0"/>
            <w:r w:rsidRPr="00E16A11">
              <w:rPr>
                <w:rFonts w:ascii="Times New Roman" w:hAnsi="Times New Roman" w:cs="Times New Roman"/>
                <w:i/>
                <w:sz w:val="22"/>
                <w:szCs w:val="22"/>
                <w:lang w:val="en-US"/>
              </w:rPr>
              <w:t>abroad)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2A685E6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50.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96BACBD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03/40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2CE7C85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468BB416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8888B8E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51.3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295EB615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92/374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317C01E5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7D6185D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21591055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.815</w:t>
            </w:r>
          </w:p>
        </w:tc>
      </w:tr>
      <w:tr w:rsidR="00E16A11" w:rsidRPr="00E16A11" w14:paraId="62EBEFA3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A50EDC0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Education (age 20)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DBD996C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DB3805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A4EE3EB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4F8A7A3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E7EC97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310403B8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020F7EBE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277DEAC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24A4D77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E16A11" w:rsidRPr="00E16A11" w14:paraId="7F524715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0552B84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      Low (NEET)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E731EA0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.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16AB865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9/40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630AD1E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546E3B1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3DE412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.1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2076D79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8/377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0A3A05A4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6EF71E1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194B784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932</w:t>
            </w:r>
          </w:p>
        </w:tc>
      </w:tr>
      <w:tr w:rsidR="00E16A11" w:rsidRPr="00E16A11" w14:paraId="40118788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27DE42C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      Medium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2A72310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70.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0F8BD54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85/40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1843947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89629A5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3C8520C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69.2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37004531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61/377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206B306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4B2DDEAD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39C47036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809</w:t>
            </w:r>
          </w:p>
        </w:tc>
      </w:tr>
      <w:tr w:rsidR="00E16A11" w:rsidRPr="00E16A11" w14:paraId="1A023364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B8943EB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      High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BFF9491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7.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6F364CD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13/40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26EFC6A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26D656BC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7CA3741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8.6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73B65AA1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08/377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35BFBE2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17EF057C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47B230AD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784</w:t>
            </w:r>
          </w:p>
        </w:tc>
      </w:tr>
      <w:tr w:rsidR="00E16A11" w:rsidRPr="00E16A11" w14:paraId="7F5CA832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17A554C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Living alone (age 22)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D2739E0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4.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4E4041D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9/40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A7EC026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7B9E560E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45858A4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6.2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4C4D414D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3/370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4ACF09E1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03BACD97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306DCCF5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362</w:t>
            </w:r>
          </w:p>
        </w:tc>
      </w:tr>
      <w:tr w:rsidR="00E16A11" w:rsidRPr="00E16A11" w14:paraId="3E6D24E6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20AD7429" w14:textId="77777777" w:rsidR="00E16A11" w:rsidRPr="00E16A11" w:rsidRDefault="00E16A11" w:rsidP="00ED253A">
            <w:pPr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  <w:t>Stress and health before COVID-19 (age 20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394E153F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391EF40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0942A2B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F2264C7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580DFC4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3C1521E5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11C210CE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5D0B74A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1B87A90D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</w:tr>
      <w:tr w:rsidR="00E16A11" w:rsidRPr="00E16A11" w14:paraId="0E0BB54F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C2D68D6" w14:textId="77777777" w:rsidR="00E16A11" w:rsidRPr="00E16A11" w:rsidRDefault="00E16A11" w:rsidP="00ED253A">
            <w:pP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 xml:space="preserve">   </w:t>
            </w: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Perceived social exclusion </w:t>
            </w:r>
            <w:r w:rsidRPr="00E16A11">
              <w:rPr>
                <w:rFonts w:ascii="Times New Roman" w:hAnsi="Times New Roman" w:cs="Times New Roman"/>
                <w:i/>
                <w:color w:val="000000" w:themeColor="text1"/>
                <w:sz w:val="22"/>
                <w:szCs w:val="22"/>
              </w:rPr>
              <w:t>(range: 1-4)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51BDF69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956C125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03C87FA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.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4D394C00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54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A256F1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7923D66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6EE59385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.54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78594E9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62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152A2CF7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026</w:t>
            </w:r>
          </w:p>
        </w:tc>
      </w:tr>
      <w:tr w:rsidR="00E16A11" w:rsidRPr="00E16A11" w14:paraId="5A64D07D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7237464D" w14:textId="77777777" w:rsidR="00E16A11" w:rsidRPr="00E16A11" w:rsidRDefault="00E16A11" w:rsidP="00ED253A">
            <w:pPr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   Low social support </w:t>
            </w:r>
            <w:r w:rsidRPr="00E16A11">
              <w:rPr>
                <w:rFonts w:ascii="Times New Roman" w:hAnsi="Times New Roman" w:cs="Times New Roman"/>
                <w:i/>
                <w:color w:val="000000" w:themeColor="text1"/>
                <w:sz w:val="22"/>
                <w:szCs w:val="22"/>
              </w:rPr>
              <w:t>(range: 1-4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4D90F76D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D70E96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FB65E2B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.7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2478458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67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CACED06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710DDCD6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3BDDFFE5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.76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4EAEBB4C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69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20543AE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866</w:t>
            </w:r>
          </w:p>
        </w:tc>
      </w:tr>
      <w:tr w:rsidR="00E16A11" w:rsidRPr="00E16A11" w14:paraId="3EA09E0C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689F2F10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</w:t>
            </w: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Bullying victimization </w:t>
            </w:r>
            <w:r w:rsidRPr="00E16A11">
              <w:rPr>
                <w:rFonts w:ascii="Times New Roman" w:hAnsi="Times New Roman" w:cs="Times New Roman"/>
                <w:i/>
                <w:sz w:val="22"/>
                <w:szCs w:val="22"/>
                <w:lang w:val="en-US"/>
              </w:rPr>
              <w:t>(range: 1-6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3DDD68FB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2113BCC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A30006A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1.3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E8CAD5D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44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5E38DD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75C6699E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57CEC8C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.36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32F9A08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49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2D916A1D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690</w:t>
            </w:r>
          </w:p>
        </w:tc>
      </w:tr>
      <w:tr w:rsidR="00E16A11" w:rsidRPr="00E16A11" w14:paraId="4321DFBE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32DBFF16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Low trust </w:t>
            </w:r>
            <w:r w:rsidRPr="00E16A11">
              <w:rPr>
                <w:rFonts w:ascii="Times New Roman" w:hAnsi="Times New Roman" w:cs="Times New Roman"/>
                <w:i/>
                <w:sz w:val="22"/>
                <w:szCs w:val="22"/>
                <w:lang w:val="en-US"/>
              </w:rPr>
              <w:t>(range: 1-4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3CD5C8D5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086650C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EDF7D1C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.6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ECF8FD7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67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BCDD78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32D297F5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541C6F24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.66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61E0897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0.67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7E05E4A7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775</w:t>
            </w:r>
          </w:p>
        </w:tc>
      </w:tr>
      <w:tr w:rsidR="00E16A11" w:rsidRPr="00E16A11" w14:paraId="7EA63B1B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05914648" w14:textId="4551D9D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Sum of stressful life events in previous 3 years </w:t>
            </w:r>
            <w:r w:rsidR="00A5748D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br/>
              <w:t xml:space="preserve">   </w:t>
            </w:r>
            <w:r w:rsidRPr="00E16A11">
              <w:rPr>
                <w:rFonts w:ascii="Times New Roman" w:hAnsi="Times New Roman" w:cs="Times New Roman"/>
                <w:i/>
                <w:sz w:val="22"/>
                <w:szCs w:val="22"/>
                <w:lang w:val="en-US"/>
              </w:rPr>
              <w:t>(range: 1-28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3141EBDC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902172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03E66BD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3.6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24F85660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.44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616622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03BFBA9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6D65556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3.57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638AD6A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.28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605A2E11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.679</w:t>
            </w:r>
          </w:p>
        </w:tc>
      </w:tr>
      <w:tr w:rsidR="00E16A11" w:rsidRPr="00E16A11" w14:paraId="01A90AD1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4A368174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Low self-rated health </w:t>
            </w:r>
            <w:r w:rsidRPr="00E16A11">
              <w:rPr>
                <w:rFonts w:ascii="Times New Roman" w:hAnsi="Times New Roman" w:cs="Times New Roman"/>
                <w:i/>
                <w:sz w:val="22"/>
                <w:szCs w:val="22"/>
                <w:lang w:val="en-US"/>
              </w:rPr>
              <w:t>(range: 0-100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281128B7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553CBB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ABA55FC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40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9819B16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2.07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C275C1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1D054BB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6F370931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47.64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2D6888D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23.13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1E56C3F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.000</w:t>
            </w:r>
          </w:p>
        </w:tc>
      </w:tr>
      <w:tr w:rsidR="00E16A11" w:rsidRPr="00E16A11" w14:paraId="083455B3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4D10A1DB" w14:textId="77777777" w:rsidR="00E16A11" w:rsidRPr="00E16A11" w:rsidRDefault="00E16A11" w:rsidP="00ED253A">
            <w:pPr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  <w:t>Health risks during COVID-19 (age 22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121E35AA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BFD774D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5D695D2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43E72C2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AC52B4E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291B3D55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150CB23C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231E5ECC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5F277806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</w:tr>
      <w:tr w:rsidR="00E16A11" w:rsidRPr="00E16A11" w14:paraId="3EB9193E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5AC86D7F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</w:t>
            </w: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Occupational risks – loved one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561D8730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52.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5D8256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14/4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0201958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A79038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F896BF2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57.2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65FF003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15/376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02B783D7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55498461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00685CB4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209</w:t>
            </w:r>
          </w:p>
        </w:tc>
      </w:tr>
      <w:tr w:rsidR="00E16A11" w:rsidRPr="00E16A11" w14:paraId="77757A35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5E0A2DAC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   Health risks – loved one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47871905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74.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4D7A01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303/4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F268DCA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51A77F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37A1D9E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79.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5ECF282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97/376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4C43BC94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5DA648E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4F47257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150</w:t>
            </w:r>
          </w:p>
        </w:tc>
      </w:tr>
      <w:tr w:rsidR="00E16A11" w:rsidRPr="00E16A11" w14:paraId="3BF18E12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70DE28A1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   Actual illness – loved one 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15C99F8D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3.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2FAAFD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53/4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638160F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0B30037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E1BEB62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5.2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402211A7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57/37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760C0D34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4763866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50287A88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389</w:t>
            </w:r>
          </w:p>
        </w:tc>
      </w:tr>
      <w:tr w:rsidR="00E16A11" w:rsidRPr="00E16A11" w14:paraId="4B5F38F2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3CE41A23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   Occupational risks – self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15CB8324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7.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B72A810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10/4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8A63931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5BECDC4C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8CC451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5.8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3F83A2B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97/376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3806A0D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71547DA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5165D9BE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682</w:t>
            </w:r>
          </w:p>
        </w:tc>
      </w:tr>
      <w:tr w:rsidR="00E16A11" w:rsidRPr="00E16A11" w14:paraId="0D7F1F72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1F187D79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   Health risks – self 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09925178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33.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D4C1926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34/4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B6D9540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603BF46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8CDA032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34.6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138767B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30/376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4CA3CC1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42D9C06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36B65F9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643</w:t>
            </w:r>
          </w:p>
        </w:tc>
      </w:tr>
      <w:tr w:rsidR="00E16A11" w:rsidRPr="00E16A11" w14:paraId="505F6DE1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60E6133B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   Actual illness – self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757CAED3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5.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B4BC02D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04/4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4184B00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230211D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1746DC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3.1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0AA550D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87/376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031B8CF2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52FAD9E8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7C8689B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420</w:t>
            </w:r>
          </w:p>
        </w:tc>
      </w:tr>
      <w:tr w:rsidR="00E16A11" w:rsidRPr="00E16A11" w14:paraId="2D1AD92B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78073690" w14:textId="77777777" w:rsidR="00E16A11" w:rsidRPr="00E16A11" w:rsidRDefault="00E16A11" w:rsidP="00ED253A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Stressors during COVID-19 </w:t>
            </w:r>
            <w:r w:rsidRPr="00E16A11"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  <w:t>(age 22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47C52CBF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color w:val="FF0000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2526DB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F4890AC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7DE30C7E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A634134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1CC90C15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67E1513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49F50DFC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59264B12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E16A11" w:rsidRPr="00E16A11" w14:paraId="06DB6079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7A0A021C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   Lifestyle disruptions </w:t>
            </w:r>
            <w:r w:rsidRPr="00E16A11">
              <w:rPr>
                <w:rFonts w:ascii="Times New Roman" w:hAnsi="Times New Roman" w:cs="Times New Roman"/>
                <w:i/>
                <w:sz w:val="22"/>
                <w:szCs w:val="22"/>
              </w:rPr>
              <w:t>(range: 1-10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6CFFF4EA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color w:val="FF0000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263A1E1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3460BBB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6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213CDA5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.52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6918B3C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08973CC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2D03C981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6.58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05563594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.33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57522ED4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.001</w:t>
            </w:r>
          </w:p>
        </w:tc>
      </w:tr>
      <w:tr w:rsidR="00E16A11" w:rsidRPr="00E16A11" w14:paraId="470829E7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2910B330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   Economic disruption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00B6F8E1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3.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6768B4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56/4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CCB18B1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667EE5BE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D40A7BC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14.9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246FB110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56/375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6BE87D8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51240E77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6F4BB914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650</w:t>
            </w:r>
          </w:p>
        </w:tc>
      </w:tr>
      <w:tr w:rsidR="00E16A11" w:rsidRPr="00E16A11" w14:paraId="21C8DD23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1F3C63A7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   Loss of occupation/education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6AC7C440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7.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CC0A92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31/40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6256E1E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74FE5CE5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D3EC1E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5.6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4BA115AE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1/377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7DC9837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36C60CA1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66DF5B92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.254</w:t>
            </w:r>
          </w:p>
        </w:tc>
      </w:tr>
      <w:tr w:rsidR="00E16A11" w:rsidRPr="00E16A11" w14:paraId="7AC16647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31D84D2D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 xml:space="preserve">   Hopelessness </w:t>
            </w:r>
            <w:r w:rsidRPr="00E16A11">
              <w:rPr>
                <w:rFonts w:ascii="Times New Roman" w:hAnsi="Times New Roman" w:cs="Times New Roman"/>
                <w:i/>
                <w:sz w:val="22"/>
                <w:szCs w:val="22"/>
              </w:rPr>
              <w:t>(range: 1-10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5215796F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CE0791C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A92DC38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3.8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F17414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.98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A2F76EA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69F1C51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7B2344F8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.40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1319C5B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.05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5EC305C6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.000</w:t>
            </w:r>
          </w:p>
        </w:tc>
      </w:tr>
      <w:tr w:rsidR="00E16A11" w:rsidRPr="00E16A11" w14:paraId="7DB843BB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nil"/>
            </w:tcBorders>
          </w:tcPr>
          <w:p w14:paraId="687D9A77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Low trust in society’s response </w:t>
            </w:r>
            <w:r w:rsidRPr="00E16A11">
              <w:rPr>
                <w:rFonts w:ascii="Times New Roman" w:hAnsi="Times New Roman" w:cs="Times New Roman"/>
                <w:i/>
                <w:sz w:val="22"/>
                <w:szCs w:val="22"/>
                <w:lang w:val="en-US"/>
              </w:rPr>
              <w:t>(range: 1-4)</w:t>
            </w:r>
          </w:p>
        </w:tc>
        <w:tc>
          <w:tcPr>
            <w:tcW w:w="851" w:type="dxa"/>
            <w:tcBorders>
              <w:top w:val="nil"/>
              <w:bottom w:val="nil"/>
              <w:right w:val="nil"/>
            </w:tcBorders>
          </w:tcPr>
          <w:p w14:paraId="359BBDFE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2D48F4B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F89F7CE" w14:textId="77777777" w:rsidR="00E16A11" w:rsidRPr="00E16A11" w:rsidRDefault="00E16A11" w:rsidP="00ED253A">
            <w:pPr>
              <w:tabs>
                <w:tab w:val="decimal" w:pos="721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2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AF45F39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0.50</w:t>
            </w:r>
          </w:p>
        </w:tc>
        <w:tc>
          <w:tcPr>
            <w:tcW w:w="109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BF5C8D3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</w:tcPr>
          <w:p w14:paraId="7F262C8D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76881E9F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2.03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</w:tcPr>
          <w:p w14:paraId="5F0BAE46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0.44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</w:tcPr>
          <w:p w14:paraId="5E299EA7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US"/>
              </w:rPr>
              <w:t>.159</w:t>
            </w:r>
          </w:p>
        </w:tc>
      </w:tr>
      <w:tr w:rsidR="00E16A11" w:rsidRPr="00E16A11" w14:paraId="593F162E" w14:textId="77777777" w:rsidTr="00ED253A">
        <w:trPr>
          <w:gridAfter w:val="1"/>
          <w:wAfter w:w="10" w:type="dxa"/>
        </w:trPr>
        <w:tc>
          <w:tcPr>
            <w:tcW w:w="4536" w:type="dxa"/>
            <w:tcBorders>
              <w:top w:val="nil"/>
              <w:left w:val="nil"/>
              <w:bottom w:val="single" w:sz="4" w:space="0" w:color="auto"/>
            </w:tcBorders>
          </w:tcPr>
          <w:p w14:paraId="210B5FB0" w14:textId="77777777" w:rsidR="00E16A11" w:rsidRPr="00E16A11" w:rsidRDefault="00E16A11" w:rsidP="00ED253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   </w:t>
            </w: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Frequent COVID-19 news-seeking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  <w:right w:val="nil"/>
            </w:tcBorders>
          </w:tcPr>
          <w:p w14:paraId="4C629510" w14:textId="77777777" w:rsidR="00E16A11" w:rsidRPr="00E16A11" w:rsidRDefault="00E16A11" w:rsidP="00ED253A">
            <w:pPr>
              <w:tabs>
                <w:tab w:val="decimal" w:pos="290"/>
              </w:tabs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sz w:val="22"/>
                <w:szCs w:val="22"/>
              </w:rPr>
              <w:t>28.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CFD7481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15/4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6B7612" w14:textId="77777777" w:rsidR="00E16A11" w:rsidRPr="00E16A11" w:rsidRDefault="00E16A11" w:rsidP="00ED253A">
            <w:pPr>
              <w:tabs>
                <w:tab w:val="decimal" w:pos="180"/>
              </w:tabs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9D5819" w14:textId="77777777" w:rsidR="00E16A11" w:rsidRPr="00E16A11" w:rsidRDefault="00E16A11" w:rsidP="00ED253A">
            <w:pPr>
              <w:tabs>
                <w:tab w:val="decimal" w:pos="180"/>
              </w:tabs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09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497C78" w14:textId="77777777" w:rsidR="00E16A11" w:rsidRPr="00E16A11" w:rsidRDefault="00E16A11" w:rsidP="00ED253A">
            <w:pPr>
              <w:tabs>
                <w:tab w:val="decimal" w:pos="180"/>
              </w:tabs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9.1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838C2B6" w14:textId="77777777" w:rsidR="00E16A11" w:rsidRPr="00E16A11" w:rsidRDefault="00E16A11" w:rsidP="00ED253A">
            <w:pPr>
              <w:tabs>
                <w:tab w:val="decimal" w:pos="180"/>
              </w:tabs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10/3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492A605" w14:textId="77777777" w:rsidR="00E16A11" w:rsidRPr="00E16A11" w:rsidRDefault="00E16A11" w:rsidP="00ED253A">
            <w:pPr>
              <w:tabs>
                <w:tab w:val="decimal" w:pos="180"/>
              </w:tabs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8F7E8DA" w14:textId="77777777" w:rsidR="00E16A11" w:rsidRPr="00E16A11" w:rsidRDefault="00E16A11" w:rsidP="00ED253A">
            <w:pPr>
              <w:tabs>
                <w:tab w:val="decimal" w:pos="180"/>
              </w:tabs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ACE7A2" w14:textId="77777777" w:rsidR="00E16A11" w:rsidRPr="00E16A11" w:rsidRDefault="00E16A11" w:rsidP="00ED253A">
            <w:pPr>
              <w:tabs>
                <w:tab w:val="decimal" w:pos="180"/>
              </w:tabs>
              <w:jc w:val="right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E16A11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.777</w:t>
            </w:r>
          </w:p>
        </w:tc>
      </w:tr>
    </w:tbl>
    <w:p w14:paraId="6266D2B2" w14:textId="5AF447C5" w:rsidR="00E16A11" w:rsidRPr="00741F40" w:rsidRDefault="00E16A11" w:rsidP="00E16A11">
      <w:pPr>
        <w:rPr>
          <w:rFonts w:ascii="Times New Roman" w:hAnsi="Times New Roman" w:cs="Times New Roman"/>
        </w:rPr>
      </w:pPr>
      <w:r w:rsidRPr="00741F40">
        <w:rPr>
          <w:rFonts w:ascii="Times New Roman" w:hAnsi="Times New Roman" w:cs="Times New Roman"/>
        </w:rPr>
        <w:t>ISEI=International Socioeconomic Index of occupational status</w:t>
      </w:r>
      <w:r w:rsidRPr="00741F40">
        <w:rPr>
          <w:rFonts w:ascii="Times New Roman" w:hAnsi="Times New Roman" w:cs="Times New Roman"/>
        </w:rPr>
        <w:br/>
        <w:t>NEET=not in education, employment, or training</w:t>
      </w:r>
    </w:p>
    <w:p w14:paraId="1DADED94" w14:textId="77777777" w:rsidR="00E16A11" w:rsidRDefault="00E16A11" w:rsidP="00E16A11"/>
    <w:p w14:paraId="2B846CF9" w14:textId="77777777" w:rsidR="00E16A11" w:rsidRDefault="00E16A11">
      <w:pPr>
        <w:rPr>
          <w:lang w:val="en-US"/>
        </w:rPr>
      </w:pPr>
      <w:r>
        <w:rPr>
          <w:lang w:val="en-US"/>
        </w:rPr>
        <w:br w:type="page"/>
      </w:r>
    </w:p>
    <w:p w14:paraId="4122887B" w14:textId="771136CF" w:rsidR="00D103EF" w:rsidRDefault="000629E9" w:rsidP="00D103E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lastRenderedPageBreak/>
        <w:t>Supplementary</w:t>
      </w:r>
      <w:r w:rsidRPr="00314988">
        <w:rPr>
          <w:rFonts w:ascii="Times New Roman" w:hAnsi="Times New Roman" w:cs="Times New Roman"/>
          <w:lang w:val="en-US"/>
        </w:rPr>
        <w:t xml:space="preserve"> </w:t>
      </w:r>
      <w:r w:rsidR="00D103EF" w:rsidRPr="00314988">
        <w:rPr>
          <w:rFonts w:ascii="Times New Roman" w:hAnsi="Times New Roman" w:cs="Times New Roman"/>
          <w:lang w:val="en-US"/>
        </w:rPr>
        <w:t>Table S</w:t>
      </w:r>
      <w:r w:rsidR="00E16A11">
        <w:rPr>
          <w:rFonts w:ascii="Times New Roman" w:hAnsi="Times New Roman" w:cs="Times New Roman"/>
          <w:lang w:val="en-US"/>
        </w:rPr>
        <w:t>3</w:t>
      </w:r>
      <w:r w:rsidR="00D103EF" w:rsidRPr="00314988">
        <w:rPr>
          <w:rFonts w:ascii="Times New Roman" w:hAnsi="Times New Roman" w:cs="Times New Roman"/>
          <w:lang w:val="en-US"/>
        </w:rPr>
        <w:t>. Coefficients</w:t>
      </w:r>
      <w:r w:rsidR="00D103EF" w:rsidRPr="0001686C">
        <w:rPr>
          <w:rFonts w:ascii="Times New Roman" w:hAnsi="Times New Roman" w:cs="Times New Roman"/>
          <w:lang w:val="en-US"/>
        </w:rPr>
        <w:t xml:space="preserve"> of association between pre- and during pandemic risk variables and emotional distress during COVID-19 as displayed in Figure 1 of the manuscript. Adjusted for sociodemographic variables. Risk variables were each entered one at a time (each risk variable=a separate model). </w:t>
      </w:r>
      <w:r w:rsidR="00D103EF">
        <w:rPr>
          <w:rFonts w:ascii="Times New Roman" w:hAnsi="Times New Roman" w:cs="Times New Roman"/>
        </w:rPr>
        <w:t>Standardized regression coefficients (</w:t>
      </w:r>
      <w:r w:rsidR="00D103EF" w:rsidRPr="00A354FA">
        <w:rPr>
          <w:rFonts w:ascii="Times New Roman" w:hAnsi="Times New Roman" w:cs="Times New Roman"/>
          <w:i/>
          <w:iCs/>
          <w:sz w:val="21"/>
          <w:szCs w:val="21"/>
        </w:rPr>
        <w:t>β</w:t>
      </w:r>
      <w:r w:rsidR="00D103EF">
        <w:rPr>
          <w:rFonts w:ascii="Times New Roman" w:hAnsi="Times New Roman" w:cs="Times New Roman"/>
        </w:rPr>
        <w:t>).</w:t>
      </w:r>
    </w:p>
    <w:p w14:paraId="64DAAC53" w14:textId="77777777" w:rsidR="00D103EF" w:rsidRDefault="00D103EF" w:rsidP="00D103EF"/>
    <w:tbl>
      <w:tblPr>
        <w:tblW w:w="0" w:type="auto"/>
        <w:tblInd w:w="-30" w:type="dxa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4252"/>
        <w:gridCol w:w="881"/>
        <w:gridCol w:w="1276"/>
        <w:gridCol w:w="992"/>
        <w:gridCol w:w="851"/>
        <w:gridCol w:w="1417"/>
        <w:gridCol w:w="993"/>
        <w:gridCol w:w="708"/>
        <w:gridCol w:w="1276"/>
        <w:gridCol w:w="1134"/>
      </w:tblGrid>
      <w:tr w:rsidR="0064442A" w:rsidRPr="00CC337B" w14:paraId="400B42A7" w14:textId="77777777" w:rsidTr="00156B0E">
        <w:trPr>
          <w:trHeight w:val="29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411DD98" w14:textId="77777777" w:rsidR="0064442A" w:rsidRPr="00CC337B" w:rsidRDefault="0064442A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3149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1BD2DD" w14:textId="77777777" w:rsidR="0064442A" w:rsidRPr="00CC337B" w:rsidRDefault="0064442A" w:rsidP="0064442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Perceived Stress</w:t>
            </w:r>
          </w:p>
        </w:tc>
        <w:tc>
          <w:tcPr>
            <w:tcW w:w="3261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029264E" w14:textId="5E40994F" w:rsidR="0064442A" w:rsidRPr="00CC337B" w:rsidRDefault="0064442A" w:rsidP="0064442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Internalizing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 xml:space="preserve"> Symptoms</w:t>
            </w:r>
          </w:p>
        </w:tc>
        <w:tc>
          <w:tcPr>
            <w:tcW w:w="198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EC2EB4" w14:textId="77777777" w:rsidR="0064442A" w:rsidRPr="00CC337B" w:rsidRDefault="0064442A" w:rsidP="0064442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Anger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4C8A268" w14:textId="77777777" w:rsidR="0064442A" w:rsidRPr="00CC337B" w:rsidRDefault="0064442A" w:rsidP="0064442A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D103EF" w:rsidRPr="00CC337B" w14:paraId="0CE5BC91" w14:textId="77777777" w:rsidTr="00156B0E">
        <w:trPr>
          <w:trHeight w:val="29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B08D677" w14:textId="77777777" w:rsidR="00D103EF" w:rsidRPr="00CC337B" w:rsidRDefault="00D103EF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8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D1845E1" w14:textId="77777777" w:rsidR="00D103EF" w:rsidRPr="00CC337B" w:rsidRDefault="00D103EF" w:rsidP="00E2278B">
            <w:pPr>
              <w:tabs>
                <w:tab w:val="left" w:pos="138"/>
              </w:tabs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i/>
                <w:i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sym w:font="Symbol" w:char="F062"/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3DC0D9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1C2543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p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DCE72C7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sym w:font="Symbol" w:char="F062"/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4160473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B5868C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p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F76960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sym w:font="Symbol" w:char="F062"/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924A6A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95% CI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23D8360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p</w:t>
            </w:r>
          </w:p>
        </w:tc>
      </w:tr>
      <w:tr w:rsidR="00D103EF" w:rsidRPr="00CC337B" w14:paraId="27397AE0" w14:textId="77777777" w:rsidTr="00156B0E">
        <w:trPr>
          <w:trHeight w:val="310"/>
        </w:trPr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647FAD1D" w14:textId="77777777" w:rsidR="00D103EF" w:rsidRPr="00CC337B" w:rsidRDefault="00D103EF" w:rsidP="00156B0E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sz w:val="22"/>
                <w:szCs w:val="22"/>
              </w:rPr>
              <w:t>Sociodemographics and living situation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11212957" w14:textId="77777777" w:rsidR="00D103EF" w:rsidRPr="00CC337B" w:rsidRDefault="00D103EF" w:rsidP="00156B0E">
            <w:pPr>
              <w:tabs>
                <w:tab w:val="left" w:pos="138"/>
                <w:tab w:val="decimal" w:pos="27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403BA3CE" w14:textId="77777777" w:rsidR="00D103EF" w:rsidRPr="00CC337B" w:rsidRDefault="00D103EF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2" w:type="dxa"/>
            <w:vAlign w:val="center"/>
          </w:tcPr>
          <w:p w14:paraId="4B07EE53" w14:textId="77777777" w:rsidR="00D103EF" w:rsidRPr="00CC337B" w:rsidRDefault="00D103EF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851" w:type="dxa"/>
            <w:vAlign w:val="center"/>
          </w:tcPr>
          <w:p w14:paraId="0A4ED3DA" w14:textId="77777777" w:rsidR="00D103EF" w:rsidRPr="00CC337B" w:rsidRDefault="00D103EF" w:rsidP="00156B0E">
            <w:pPr>
              <w:tabs>
                <w:tab w:val="decimal" w:pos="44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417" w:type="dxa"/>
            <w:vAlign w:val="center"/>
          </w:tcPr>
          <w:p w14:paraId="0D2202AD" w14:textId="77777777" w:rsidR="00D103EF" w:rsidRPr="00CC337B" w:rsidRDefault="00D103EF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3" w:type="dxa"/>
            <w:vAlign w:val="center"/>
          </w:tcPr>
          <w:p w14:paraId="6CCD6E54" w14:textId="77777777" w:rsidR="00D103EF" w:rsidRPr="00CC337B" w:rsidRDefault="00D103EF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708" w:type="dxa"/>
            <w:vAlign w:val="center"/>
          </w:tcPr>
          <w:p w14:paraId="200E714C" w14:textId="77777777" w:rsidR="00D103EF" w:rsidRPr="00CC337B" w:rsidRDefault="00D103EF" w:rsidP="00156B0E">
            <w:pPr>
              <w:tabs>
                <w:tab w:val="decimal" w:pos="33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651D2FEC" w14:textId="77777777" w:rsidR="00D103EF" w:rsidRPr="00CC337B" w:rsidRDefault="00D103EF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2BC45D3B" w14:textId="77777777" w:rsidR="00D103EF" w:rsidRPr="00CC337B" w:rsidRDefault="00D103EF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D103EF" w:rsidRPr="00CC337B" w14:paraId="25E3CBB6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32BA011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Sex (female)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1BA88AF6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20</w:t>
            </w:r>
          </w:p>
        </w:tc>
        <w:tc>
          <w:tcPr>
            <w:tcW w:w="1276" w:type="dxa"/>
            <w:vAlign w:val="center"/>
          </w:tcPr>
          <w:p w14:paraId="2BE7D097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3 to 0.27</w:t>
            </w:r>
          </w:p>
        </w:tc>
        <w:tc>
          <w:tcPr>
            <w:tcW w:w="992" w:type="dxa"/>
            <w:vAlign w:val="center"/>
          </w:tcPr>
          <w:p w14:paraId="773A06CC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851" w:type="dxa"/>
            <w:vAlign w:val="center"/>
          </w:tcPr>
          <w:p w14:paraId="0823A711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23</w:t>
            </w:r>
          </w:p>
        </w:tc>
        <w:tc>
          <w:tcPr>
            <w:tcW w:w="1417" w:type="dxa"/>
            <w:vAlign w:val="center"/>
          </w:tcPr>
          <w:p w14:paraId="5ACCDA77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6 to 0.30</w:t>
            </w:r>
          </w:p>
        </w:tc>
        <w:tc>
          <w:tcPr>
            <w:tcW w:w="993" w:type="dxa"/>
            <w:vAlign w:val="center"/>
          </w:tcPr>
          <w:p w14:paraId="7FE5F645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708" w:type="dxa"/>
            <w:vAlign w:val="center"/>
          </w:tcPr>
          <w:p w14:paraId="3425BC9D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8</w:t>
            </w:r>
          </w:p>
        </w:tc>
        <w:tc>
          <w:tcPr>
            <w:tcW w:w="1276" w:type="dxa"/>
            <w:vAlign w:val="center"/>
          </w:tcPr>
          <w:p w14:paraId="26C19D24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1 to 0.25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6CB63A34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0</w:t>
            </w:r>
          </w:p>
        </w:tc>
      </w:tr>
      <w:tr w:rsidR="00D103EF" w:rsidRPr="00CC337B" w14:paraId="6E18C2AE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F0AD178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Family ISEI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4D12C5F4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1276" w:type="dxa"/>
            <w:vAlign w:val="center"/>
          </w:tcPr>
          <w:p w14:paraId="644107EA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5 to 0.13</w:t>
            </w:r>
          </w:p>
        </w:tc>
        <w:tc>
          <w:tcPr>
            <w:tcW w:w="992" w:type="dxa"/>
            <w:vAlign w:val="center"/>
          </w:tcPr>
          <w:p w14:paraId="2DD999E4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396</w:t>
            </w:r>
          </w:p>
        </w:tc>
        <w:tc>
          <w:tcPr>
            <w:tcW w:w="851" w:type="dxa"/>
            <w:vAlign w:val="center"/>
          </w:tcPr>
          <w:p w14:paraId="0FF1794D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  <w:t>0.00</w:t>
            </w:r>
          </w:p>
        </w:tc>
        <w:tc>
          <w:tcPr>
            <w:tcW w:w="1417" w:type="dxa"/>
            <w:vAlign w:val="center"/>
          </w:tcPr>
          <w:p w14:paraId="3DC73EAA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9 to 0.09</w:t>
            </w:r>
          </w:p>
        </w:tc>
        <w:tc>
          <w:tcPr>
            <w:tcW w:w="993" w:type="dxa"/>
            <w:vAlign w:val="center"/>
          </w:tcPr>
          <w:p w14:paraId="1FBBC25F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943</w:t>
            </w:r>
          </w:p>
        </w:tc>
        <w:tc>
          <w:tcPr>
            <w:tcW w:w="708" w:type="dxa"/>
            <w:vAlign w:val="center"/>
          </w:tcPr>
          <w:p w14:paraId="011C7C59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  <w:t>0.03</w:t>
            </w:r>
          </w:p>
        </w:tc>
        <w:tc>
          <w:tcPr>
            <w:tcW w:w="1276" w:type="dxa"/>
            <w:vAlign w:val="center"/>
          </w:tcPr>
          <w:p w14:paraId="3CDB20E6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6 to 0.12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3D89E4BC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572</w:t>
            </w:r>
          </w:p>
        </w:tc>
      </w:tr>
      <w:tr w:rsidR="00D103EF" w:rsidRPr="00CC337B" w14:paraId="7BB86977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6F18ADE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Migration background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3B6931A7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2</w:t>
            </w:r>
          </w:p>
        </w:tc>
        <w:tc>
          <w:tcPr>
            <w:tcW w:w="1276" w:type="dxa"/>
            <w:vAlign w:val="center"/>
          </w:tcPr>
          <w:p w14:paraId="4DA2A6B0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4 to 0.21</w:t>
            </w:r>
          </w:p>
        </w:tc>
        <w:tc>
          <w:tcPr>
            <w:tcW w:w="992" w:type="dxa"/>
            <w:vAlign w:val="center"/>
          </w:tcPr>
          <w:p w14:paraId="73E191AA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4</w:t>
            </w:r>
          </w:p>
        </w:tc>
        <w:tc>
          <w:tcPr>
            <w:tcW w:w="851" w:type="dxa"/>
            <w:vAlign w:val="center"/>
          </w:tcPr>
          <w:p w14:paraId="2F9E1DE5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bCs/>
                <w:i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i/>
                <w:color w:val="000000"/>
                <w:sz w:val="22"/>
                <w:szCs w:val="22"/>
              </w:rPr>
              <w:t>0.08</w:t>
            </w:r>
          </w:p>
        </w:tc>
        <w:tc>
          <w:tcPr>
            <w:tcW w:w="1417" w:type="dxa"/>
            <w:vAlign w:val="center"/>
          </w:tcPr>
          <w:p w14:paraId="5FEDACD6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 to 0.16</w:t>
            </w:r>
          </w:p>
        </w:tc>
        <w:tc>
          <w:tcPr>
            <w:tcW w:w="993" w:type="dxa"/>
            <w:vAlign w:val="center"/>
          </w:tcPr>
          <w:p w14:paraId="3C0C74FE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58</w:t>
            </w:r>
          </w:p>
        </w:tc>
        <w:tc>
          <w:tcPr>
            <w:tcW w:w="708" w:type="dxa"/>
            <w:vAlign w:val="center"/>
          </w:tcPr>
          <w:p w14:paraId="44F119A7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1276" w:type="dxa"/>
            <w:vAlign w:val="center"/>
          </w:tcPr>
          <w:p w14:paraId="7071EC4A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2 to 0.15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5D82BDCE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16</w:t>
            </w:r>
          </w:p>
        </w:tc>
      </w:tr>
      <w:tr w:rsidR="00D103EF" w:rsidRPr="00CC337B" w14:paraId="7CA78019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CB2EE11" w14:textId="35C56E36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 xml:space="preserve">Low </w:t>
            </w:r>
            <w:r w:rsidR="00F855DC">
              <w:rPr>
                <w:rFonts w:ascii="Times New Roman" w:hAnsi="Times New Roman" w:cs="Times New Roman"/>
                <w:sz w:val="22"/>
                <w:szCs w:val="22"/>
              </w:rPr>
              <w:t xml:space="preserve">education/occupation </w:t>
            </w: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(NEET)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2763FB7D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</w:t>
            </w:r>
          </w:p>
        </w:tc>
        <w:tc>
          <w:tcPr>
            <w:tcW w:w="1276" w:type="dxa"/>
            <w:vAlign w:val="center"/>
          </w:tcPr>
          <w:p w14:paraId="41B3A0E2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8 to 0.07</w:t>
            </w:r>
          </w:p>
        </w:tc>
        <w:tc>
          <w:tcPr>
            <w:tcW w:w="992" w:type="dxa"/>
            <w:vAlign w:val="center"/>
          </w:tcPr>
          <w:p w14:paraId="232FD9F7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815</w:t>
            </w:r>
          </w:p>
        </w:tc>
        <w:tc>
          <w:tcPr>
            <w:tcW w:w="851" w:type="dxa"/>
            <w:vAlign w:val="center"/>
          </w:tcPr>
          <w:p w14:paraId="7DC9A6BA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1417" w:type="dxa"/>
            <w:vAlign w:val="center"/>
          </w:tcPr>
          <w:p w14:paraId="3C0E3125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3 to 0.11</w:t>
            </w:r>
          </w:p>
        </w:tc>
        <w:tc>
          <w:tcPr>
            <w:tcW w:w="993" w:type="dxa"/>
            <w:vAlign w:val="center"/>
          </w:tcPr>
          <w:p w14:paraId="078030C9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217</w:t>
            </w:r>
          </w:p>
        </w:tc>
        <w:tc>
          <w:tcPr>
            <w:tcW w:w="708" w:type="dxa"/>
            <w:vAlign w:val="center"/>
          </w:tcPr>
          <w:p w14:paraId="5BDC486A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  <w:t>-0.01</w:t>
            </w:r>
          </w:p>
        </w:tc>
        <w:tc>
          <w:tcPr>
            <w:tcW w:w="1276" w:type="dxa"/>
            <w:vAlign w:val="center"/>
          </w:tcPr>
          <w:p w14:paraId="2CD2E998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8 to 0.05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325832F4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702</w:t>
            </w:r>
          </w:p>
        </w:tc>
      </w:tr>
      <w:tr w:rsidR="00D103EF" w:rsidRPr="00CC337B" w14:paraId="7D2FCC70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0EA2788" w14:textId="10F6667E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Medium</w:t>
            </w:r>
            <w:r w:rsidR="00F855DC">
              <w:rPr>
                <w:rFonts w:ascii="Times New Roman" w:hAnsi="Times New Roman" w:cs="Times New Roman"/>
                <w:sz w:val="22"/>
                <w:szCs w:val="22"/>
              </w:rPr>
              <w:t xml:space="preserve"> education/occupation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71FB6E56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1</w:t>
            </w:r>
          </w:p>
        </w:tc>
        <w:tc>
          <w:tcPr>
            <w:tcW w:w="1276" w:type="dxa"/>
            <w:vAlign w:val="center"/>
          </w:tcPr>
          <w:p w14:paraId="55C4C297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9 to 0.07</w:t>
            </w:r>
          </w:p>
        </w:tc>
        <w:tc>
          <w:tcPr>
            <w:tcW w:w="992" w:type="dxa"/>
            <w:vAlign w:val="center"/>
          </w:tcPr>
          <w:p w14:paraId="786A03AD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951</w:t>
            </w:r>
          </w:p>
        </w:tc>
        <w:tc>
          <w:tcPr>
            <w:tcW w:w="851" w:type="dxa"/>
            <w:vAlign w:val="center"/>
          </w:tcPr>
          <w:p w14:paraId="161C0879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  <w:t>0.03</w:t>
            </w:r>
          </w:p>
        </w:tc>
        <w:tc>
          <w:tcPr>
            <w:tcW w:w="1417" w:type="dxa"/>
            <w:vAlign w:val="center"/>
          </w:tcPr>
          <w:p w14:paraId="4C7DD0EA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4 to 0.11</w:t>
            </w:r>
          </w:p>
        </w:tc>
        <w:tc>
          <w:tcPr>
            <w:tcW w:w="993" w:type="dxa"/>
            <w:vAlign w:val="center"/>
          </w:tcPr>
          <w:p w14:paraId="11C47B60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403</w:t>
            </w:r>
          </w:p>
        </w:tc>
        <w:tc>
          <w:tcPr>
            <w:tcW w:w="708" w:type="dxa"/>
            <w:vAlign w:val="center"/>
          </w:tcPr>
          <w:p w14:paraId="39BDC799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  <w:t>-0.01</w:t>
            </w:r>
          </w:p>
        </w:tc>
        <w:tc>
          <w:tcPr>
            <w:tcW w:w="1276" w:type="dxa"/>
            <w:vAlign w:val="center"/>
          </w:tcPr>
          <w:p w14:paraId="409F1B7D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8 to 0.06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32EE5B42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799</w:t>
            </w:r>
          </w:p>
        </w:tc>
      </w:tr>
      <w:tr w:rsidR="00D103EF" w:rsidRPr="00CC337B" w14:paraId="3A705C43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DC2E03F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Living alone (age 22)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28219898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1276" w:type="dxa"/>
            <w:vAlign w:val="center"/>
          </w:tcPr>
          <w:p w14:paraId="2BE7D28A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6 to 0.10</w:t>
            </w:r>
          </w:p>
        </w:tc>
        <w:tc>
          <w:tcPr>
            <w:tcW w:w="992" w:type="dxa"/>
            <w:vAlign w:val="center"/>
          </w:tcPr>
          <w:p w14:paraId="7784D15F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663</w:t>
            </w:r>
          </w:p>
        </w:tc>
        <w:tc>
          <w:tcPr>
            <w:tcW w:w="851" w:type="dxa"/>
            <w:vAlign w:val="center"/>
          </w:tcPr>
          <w:p w14:paraId="3D61102A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2</w:t>
            </w:r>
          </w:p>
        </w:tc>
        <w:tc>
          <w:tcPr>
            <w:tcW w:w="1417" w:type="dxa"/>
            <w:vAlign w:val="center"/>
          </w:tcPr>
          <w:p w14:paraId="4FB5EF67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 to 0.22</w:t>
            </w:r>
          </w:p>
        </w:tc>
        <w:tc>
          <w:tcPr>
            <w:tcW w:w="993" w:type="dxa"/>
            <w:vAlign w:val="center"/>
          </w:tcPr>
          <w:p w14:paraId="11AE1B96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1</w:t>
            </w:r>
          </w:p>
        </w:tc>
        <w:tc>
          <w:tcPr>
            <w:tcW w:w="708" w:type="dxa"/>
            <w:vAlign w:val="center"/>
          </w:tcPr>
          <w:p w14:paraId="5F6502D0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  <w:t>0.06</w:t>
            </w:r>
          </w:p>
        </w:tc>
        <w:tc>
          <w:tcPr>
            <w:tcW w:w="1276" w:type="dxa"/>
            <w:vAlign w:val="center"/>
          </w:tcPr>
          <w:p w14:paraId="4129BDAE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2 to 0.14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795E8710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53</w:t>
            </w:r>
          </w:p>
        </w:tc>
      </w:tr>
      <w:tr w:rsidR="00D103EF" w:rsidRPr="00156B0E" w14:paraId="0AE4ECF8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C3F850D" w14:textId="77777777" w:rsidR="003914AB" w:rsidRDefault="003914AB" w:rsidP="00156B0E">
            <w:pPr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</w:pPr>
          </w:p>
          <w:p w14:paraId="03903C1A" w14:textId="348C7A60" w:rsidR="00D103EF" w:rsidRPr="0001686C" w:rsidRDefault="00D103EF" w:rsidP="00156B0E">
            <w:pPr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</w:pPr>
            <w:r w:rsidRPr="0001686C"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  <w:t>Stress and Health before COVID-19 (age 20)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4F5E690B" w14:textId="77777777" w:rsidR="00D103EF" w:rsidRPr="0001686C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276" w:type="dxa"/>
            <w:vAlign w:val="center"/>
          </w:tcPr>
          <w:p w14:paraId="73F09C4A" w14:textId="77777777" w:rsidR="00D103EF" w:rsidRPr="0001686C" w:rsidRDefault="00D103EF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vAlign w:val="center"/>
          </w:tcPr>
          <w:p w14:paraId="70A8C628" w14:textId="77777777" w:rsidR="00D103EF" w:rsidRPr="0001686C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51" w:type="dxa"/>
            <w:vAlign w:val="center"/>
          </w:tcPr>
          <w:p w14:paraId="15C6CF5D" w14:textId="77777777" w:rsidR="00D103EF" w:rsidRPr="0001686C" w:rsidRDefault="00D103EF" w:rsidP="00156B0E">
            <w:pPr>
              <w:tabs>
                <w:tab w:val="left" w:pos="125"/>
                <w:tab w:val="left" w:pos="267"/>
                <w:tab w:val="decimal" w:pos="44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417" w:type="dxa"/>
            <w:vAlign w:val="center"/>
          </w:tcPr>
          <w:p w14:paraId="070DECBE" w14:textId="77777777" w:rsidR="00D103EF" w:rsidRPr="0001686C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93" w:type="dxa"/>
            <w:vAlign w:val="center"/>
          </w:tcPr>
          <w:p w14:paraId="3C3FF337" w14:textId="77777777" w:rsidR="00D103EF" w:rsidRPr="0001686C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708" w:type="dxa"/>
            <w:vAlign w:val="center"/>
          </w:tcPr>
          <w:p w14:paraId="7C6255AD" w14:textId="77777777" w:rsidR="00D103EF" w:rsidRPr="0001686C" w:rsidRDefault="00D103EF" w:rsidP="00156B0E">
            <w:pPr>
              <w:tabs>
                <w:tab w:val="decimal" w:pos="265"/>
                <w:tab w:val="decimal" w:pos="40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276" w:type="dxa"/>
            <w:vAlign w:val="center"/>
          </w:tcPr>
          <w:p w14:paraId="637DBFBD" w14:textId="77777777" w:rsidR="00D103EF" w:rsidRPr="0001686C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6A319318" w14:textId="77777777" w:rsidR="00D103EF" w:rsidRPr="0001686C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D103EF" w:rsidRPr="00CC337B" w14:paraId="5142AAD8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B639321" w14:textId="77777777" w:rsidR="00D103EF" w:rsidRPr="00CC337B" w:rsidRDefault="00D103EF" w:rsidP="00156B0E">
            <w:pP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Perceived social exclusion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061012D6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29</w:t>
            </w:r>
          </w:p>
        </w:tc>
        <w:tc>
          <w:tcPr>
            <w:tcW w:w="1276" w:type="dxa"/>
            <w:vAlign w:val="center"/>
          </w:tcPr>
          <w:p w14:paraId="31AF57E9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22 to 0.36</w:t>
            </w:r>
          </w:p>
        </w:tc>
        <w:tc>
          <w:tcPr>
            <w:tcW w:w="992" w:type="dxa"/>
            <w:vAlign w:val="center"/>
          </w:tcPr>
          <w:p w14:paraId="2ECC5A04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851" w:type="dxa"/>
            <w:vAlign w:val="center"/>
          </w:tcPr>
          <w:p w14:paraId="70A61328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37</w:t>
            </w:r>
          </w:p>
        </w:tc>
        <w:tc>
          <w:tcPr>
            <w:tcW w:w="1417" w:type="dxa"/>
            <w:vAlign w:val="center"/>
          </w:tcPr>
          <w:p w14:paraId="2E39DF37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30 to 0.44</w:t>
            </w:r>
          </w:p>
        </w:tc>
        <w:tc>
          <w:tcPr>
            <w:tcW w:w="993" w:type="dxa"/>
            <w:vAlign w:val="center"/>
          </w:tcPr>
          <w:p w14:paraId="7D351A37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708" w:type="dxa"/>
            <w:vAlign w:val="center"/>
          </w:tcPr>
          <w:p w14:paraId="793BBCFE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26</w:t>
            </w:r>
          </w:p>
        </w:tc>
        <w:tc>
          <w:tcPr>
            <w:tcW w:w="1276" w:type="dxa"/>
            <w:vAlign w:val="center"/>
          </w:tcPr>
          <w:p w14:paraId="03CE56C9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9 to 0.33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1DE40FE6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D103EF" w:rsidRPr="00CC337B" w14:paraId="26477C35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5A0F478" w14:textId="77777777" w:rsidR="00D103EF" w:rsidRPr="00CC337B" w:rsidRDefault="00D103EF" w:rsidP="00156B0E">
            <w:pP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Low social support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0ACF4476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3</w:t>
            </w:r>
          </w:p>
        </w:tc>
        <w:tc>
          <w:tcPr>
            <w:tcW w:w="1276" w:type="dxa"/>
            <w:vAlign w:val="center"/>
          </w:tcPr>
          <w:p w14:paraId="4C82246E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6 to 0.21</w:t>
            </w:r>
          </w:p>
        </w:tc>
        <w:tc>
          <w:tcPr>
            <w:tcW w:w="992" w:type="dxa"/>
            <w:vAlign w:val="center"/>
          </w:tcPr>
          <w:p w14:paraId="37BC6754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1</w:t>
            </w:r>
          </w:p>
        </w:tc>
        <w:tc>
          <w:tcPr>
            <w:tcW w:w="851" w:type="dxa"/>
            <w:vAlign w:val="center"/>
          </w:tcPr>
          <w:p w14:paraId="51D4D369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20</w:t>
            </w:r>
          </w:p>
        </w:tc>
        <w:tc>
          <w:tcPr>
            <w:tcW w:w="1417" w:type="dxa"/>
            <w:vAlign w:val="center"/>
          </w:tcPr>
          <w:p w14:paraId="6CBF5170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2 to 0.27</w:t>
            </w:r>
          </w:p>
        </w:tc>
        <w:tc>
          <w:tcPr>
            <w:tcW w:w="993" w:type="dxa"/>
            <w:vAlign w:val="center"/>
          </w:tcPr>
          <w:p w14:paraId="02A41DEB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708" w:type="dxa"/>
            <w:vAlign w:val="center"/>
          </w:tcPr>
          <w:p w14:paraId="6D1C66F5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3</w:t>
            </w:r>
          </w:p>
        </w:tc>
        <w:tc>
          <w:tcPr>
            <w:tcW w:w="1276" w:type="dxa"/>
            <w:vAlign w:val="center"/>
          </w:tcPr>
          <w:p w14:paraId="75A6B3BF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6 to 0.21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174AA924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1</w:t>
            </w:r>
          </w:p>
        </w:tc>
      </w:tr>
      <w:tr w:rsidR="00D103EF" w:rsidRPr="00CC337B" w14:paraId="37706B3D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F74C497" w14:textId="77777777" w:rsidR="00D103EF" w:rsidRPr="00CC337B" w:rsidRDefault="00D103EF" w:rsidP="00156B0E">
            <w:pP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Bullying victimization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5DA68555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24</w:t>
            </w:r>
          </w:p>
        </w:tc>
        <w:tc>
          <w:tcPr>
            <w:tcW w:w="1276" w:type="dxa"/>
            <w:vAlign w:val="center"/>
          </w:tcPr>
          <w:p w14:paraId="5855FBB9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7 to 0.31</w:t>
            </w:r>
          </w:p>
        </w:tc>
        <w:tc>
          <w:tcPr>
            <w:tcW w:w="992" w:type="dxa"/>
            <w:vAlign w:val="center"/>
          </w:tcPr>
          <w:p w14:paraId="75A6CCFC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851" w:type="dxa"/>
            <w:vAlign w:val="center"/>
          </w:tcPr>
          <w:p w14:paraId="1B12C527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29</w:t>
            </w:r>
          </w:p>
        </w:tc>
        <w:tc>
          <w:tcPr>
            <w:tcW w:w="1417" w:type="dxa"/>
            <w:vAlign w:val="center"/>
          </w:tcPr>
          <w:p w14:paraId="3A222855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22 to 0.39</w:t>
            </w:r>
          </w:p>
        </w:tc>
        <w:tc>
          <w:tcPr>
            <w:tcW w:w="993" w:type="dxa"/>
            <w:vAlign w:val="center"/>
          </w:tcPr>
          <w:p w14:paraId="4B722370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708" w:type="dxa"/>
            <w:vAlign w:val="center"/>
          </w:tcPr>
          <w:p w14:paraId="74C6625D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21</w:t>
            </w:r>
          </w:p>
        </w:tc>
        <w:tc>
          <w:tcPr>
            <w:tcW w:w="1276" w:type="dxa"/>
            <w:vAlign w:val="center"/>
          </w:tcPr>
          <w:p w14:paraId="79B89273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3 to 0.28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38D751F8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D103EF" w:rsidRPr="00CC337B" w14:paraId="1AD49474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ECEDC53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Low trust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10E73BD7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4</w:t>
            </w:r>
          </w:p>
        </w:tc>
        <w:tc>
          <w:tcPr>
            <w:tcW w:w="1276" w:type="dxa"/>
            <w:vAlign w:val="center"/>
          </w:tcPr>
          <w:p w14:paraId="11EF58F0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7 to 0.22</w:t>
            </w:r>
          </w:p>
        </w:tc>
        <w:tc>
          <w:tcPr>
            <w:tcW w:w="992" w:type="dxa"/>
            <w:vAlign w:val="center"/>
          </w:tcPr>
          <w:p w14:paraId="26339AA6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851" w:type="dxa"/>
            <w:vAlign w:val="center"/>
          </w:tcPr>
          <w:p w14:paraId="24C09345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9</w:t>
            </w:r>
          </w:p>
        </w:tc>
        <w:tc>
          <w:tcPr>
            <w:tcW w:w="1417" w:type="dxa"/>
            <w:vAlign w:val="center"/>
          </w:tcPr>
          <w:p w14:paraId="0ADE840E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2 to 0.26</w:t>
            </w:r>
          </w:p>
        </w:tc>
        <w:tc>
          <w:tcPr>
            <w:tcW w:w="993" w:type="dxa"/>
            <w:vAlign w:val="center"/>
          </w:tcPr>
          <w:p w14:paraId="157CB33A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708" w:type="dxa"/>
            <w:vAlign w:val="center"/>
          </w:tcPr>
          <w:p w14:paraId="6BF47D01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22</w:t>
            </w:r>
          </w:p>
        </w:tc>
        <w:tc>
          <w:tcPr>
            <w:tcW w:w="1276" w:type="dxa"/>
            <w:vAlign w:val="center"/>
          </w:tcPr>
          <w:p w14:paraId="1D6C6D67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5 to 0.30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63ADBA65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D103EF" w:rsidRPr="00CC337B" w14:paraId="19351FFB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84FDEDC" w14:textId="7645966A" w:rsidR="00D103EF" w:rsidRPr="0001686C" w:rsidRDefault="00D103EF" w:rsidP="00156B0E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01686C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Sum of </w:t>
            </w:r>
            <w:r w:rsidR="00152FEC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 xml:space="preserve">stressful </w:t>
            </w:r>
            <w:r w:rsidRPr="0001686C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life events in past 3 years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5B258B04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9</w:t>
            </w:r>
          </w:p>
        </w:tc>
        <w:tc>
          <w:tcPr>
            <w:tcW w:w="1276" w:type="dxa"/>
            <w:vAlign w:val="center"/>
          </w:tcPr>
          <w:p w14:paraId="4A530446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3 to 0.26</w:t>
            </w:r>
          </w:p>
        </w:tc>
        <w:tc>
          <w:tcPr>
            <w:tcW w:w="992" w:type="dxa"/>
            <w:vAlign w:val="center"/>
          </w:tcPr>
          <w:p w14:paraId="6DD7D9E1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851" w:type="dxa"/>
            <w:vAlign w:val="center"/>
          </w:tcPr>
          <w:p w14:paraId="0CCE6E86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9</w:t>
            </w:r>
          </w:p>
        </w:tc>
        <w:tc>
          <w:tcPr>
            <w:tcW w:w="1417" w:type="dxa"/>
            <w:vAlign w:val="center"/>
          </w:tcPr>
          <w:p w14:paraId="6672BFCD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1 to 0.26</w:t>
            </w:r>
          </w:p>
        </w:tc>
        <w:tc>
          <w:tcPr>
            <w:tcW w:w="993" w:type="dxa"/>
            <w:vAlign w:val="center"/>
          </w:tcPr>
          <w:p w14:paraId="5B35135B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708" w:type="dxa"/>
            <w:vAlign w:val="center"/>
          </w:tcPr>
          <w:p w14:paraId="1E347BE1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7</w:t>
            </w:r>
          </w:p>
        </w:tc>
        <w:tc>
          <w:tcPr>
            <w:tcW w:w="1276" w:type="dxa"/>
            <w:vAlign w:val="center"/>
          </w:tcPr>
          <w:p w14:paraId="5E8116D7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0 to 0.24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1956277A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D103EF" w:rsidRPr="00CC337B" w14:paraId="02B32B1E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6189D8D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Low self-rated health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1960FAFF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22</w:t>
            </w:r>
          </w:p>
        </w:tc>
        <w:tc>
          <w:tcPr>
            <w:tcW w:w="1276" w:type="dxa"/>
            <w:vAlign w:val="center"/>
          </w:tcPr>
          <w:p w14:paraId="3889DB22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6 to 0.29</w:t>
            </w:r>
          </w:p>
        </w:tc>
        <w:tc>
          <w:tcPr>
            <w:tcW w:w="992" w:type="dxa"/>
            <w:vAlign w:val="center"/>
          </w:tcPr>
          <w:p w14:paraId="1BA880AB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851" w:type="dxa"/>
            <w:vAlign w:val="center"/>
          </w:tcPr>
          <w:p w14:paraId="2A5CE761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25</w:t>
            </w:r>
          </w:p>
        </w:tc>
        <w:tc>
          <w:tcPr>
            <w:tcW w:w="1417" w:type="dxa"/>
            <w:vAlign w:val="center"/>
          </w:tcPr>
          <w:p w14:paraId="4925441D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7 to 0.32</w:t>
            </w:r>
          </w:p>
        </w:tc>
        <w:tc>
          <w:tcPr>
            <w:tcW w:w="993" w:type="dxa"/>
            <w:vAlign w:val="center"/>
          </w:tcPr>
          <w:p w14:paraId="35B2D824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708" w:type="dxa"/>
            <w:vAlign w:val="center"/>
          </w:tcPr>
          <w:p w14:paraId="291A9B1F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8</w:t>
            </w:r>
          </w:p>
        </w:tc>
        <w:tc>
          <w:tcPr>
            <w:tcW w:w="1276" w:type="dxa"/>
            <w:vAlign w:val="center"/>
          </w:tcPr>
          <w:p w14:paraId="7CBDB705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1 to 0.26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152334F4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D103EF" w:rsidRPr="00CC337B" w14:paraId="5AC9EF3C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E89D366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787FBE0E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57AB134C" w14:textId="77777777" w:rsidR="00D103EF" w:rsidRPr="00CC337B" w:rsidRDefault="00D103EF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2" w:type="dxa"/>
            <w:vAlign w:val="center"/>
          </w:tcPr>
          <w:p w14:paraId="59104052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851" w:type="dxa"/>
            <w:vAlign w:val="center"/>
          </w:tcPr>
          <w:p w14:paraId="5F807157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417" w:type="dxa"/>
            <w:vAlign w:val="center"/>
          </w:tcPr>
          <w:p w14:paraId="5D88F17E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3" w:type="dxa"/>
            <w:vAlign w:val="center"/>
          </w:tcPr>
          <w:p w14:paraId="69A55546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708" w:type="dxa"/>
            <w:vAlign w:val="center"/>
          </w:tcPr>
          <w:p w14:paraId="06C54ADB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59D560AA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69EA40EF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D103EF" w:rsidRPr="00156B0E" w14:paraId="03695C47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FEBA58B" w14:textId="77777777" w:rsidR="00D103EF" w:rsidRPr="0001686C" w:rsidRDefault="00D103EF" w:rsidP="00156B0E">
            <w:pPr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</w:pPr>
            <w:r w:rsidRPr="0001686C">
              <w:rPr>
                <w:rFonts w:ascii="Times New Roman" w:hAnsi="Times New Roman" w:cs="Times New Roman"/>
                <w:b/>
                <w:sz w:val="22"/>
                <w:szCs w:val="22"/>
                <w:lang w:val="en-US"/>
              </w:rPr>
              <w:t>Health risks during COVID-19 (age 22)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5E3A89AE" w14:textId="77777777" w:rsidR="00D103EF" w:rsidRPr="0001686C" w:rsidRDefault="00D103EF" w:rsidP="00156B0E">
            <w:pPr>
              <w:tabs>
                <w:tab w:val="decimal" w:pos="27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276" w:type="dxa"/>
            <w:vAlign w:val="center"/>
          </w:tcPr>
          <w:p w14:paraId="06C0BD4B" w14:textId="77777777" w:rsidR="00D103EF" w:rsidRPr="0001686C" w:rsidRDefault="00D103EF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vAlign w:val="center"/>
          </w:tcPr>
          <w:p w14:paraId="2B2A9AFF" w14:textId="77777777" w:rsidR="00D103EF" w:rsidRPr="0001686C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51" w:type="dxa"/>
            <w:vAlign w:val="center"/>
          </w:tcPr>
          <w:p w14:paraId="1C88FDAF" w14:textId="77777777" w:rsidR="00D103EF" w:rsidRPr="0001686C" w:rsidRDefault="00D103EF" w:rsidP="00156B0E">
            <w:pPr>
              <w:tabs>
                <w:tab w:val="left" w:pos="125"/>
                <w:tab w:val="left" w:pos="267"/>
                <w:tab w:val="decimal" w:pos="44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417" w:type="dxa"/>
            <w:vAlign w:val="center"/>
          </w:tcPr>
          <w:p w14:paraId="4E78DC45" w14:textId="77777777" w:rsidR="00D103EF" w:rsidRPr="0001686C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93" w:type="dxa"/>
            <w:vAlign w:val="center"/>
          </w:tcPr>
          <w:p w14:paraId="0DA717AA" w14:textId="77777777" w:rsidR="00D103EF" w:rsidRPr="0001686C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708" w:type="dxa"/>
            <w:vAlign w:val="center"/>
          </w:tcPr>
          <w:p w14:paraId="5E438B01" w14:textId="77777777" w:rsidR="00D103EF" w:rsidRPr="0001686C" w:rsidRDefault="00D103EF" w:rsidP="00156B0E">
            <w:pPr>
              <w:tabs>
                <w:tab w:val="decimal" w:pos="265"/>
                <w:tab w:val="decimal" w:pos="40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276" w:type="dxa"/>
            <w:vAlign w:val="center"/>
          </w:tcPr>
          <w:p w14:paraId="603892AF" w14:textId="77777777" w:rsidR="00D103EF" w:rsidRPr="0001686C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75601DEF" w14:textId="77777777" w:rsidR="00D103EF" w:rsidRPr="0001686C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D103EF" w:rsidRPr="00CC337B" w14:paraId="18AD922C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7C05CC68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Occupational risks–loved one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057FAFF7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1</w:t>
            </w:r>
          </w:p>
        </w:tc>
        <w:tc>
          <w:tcPr>
            <w:tcW w:w="1276" w:type="dxa"/>
            <w:vAlign w:val="center"/>
          </w:tcPr>
          <w:p w14:paraId="0E8E45B7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8 to 0.07</w:t>
            </w:r>
          </w:p>
        </w:tc>
        <w:tc>
          <w:tcPr>
            <w:tcW w:w="992" w:type="dxa"/>
            <w:vAlign w:val="center"/>
          </w:tcPr>
          <w:p w14:paraId="03152CB0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892</w:t>
            </w:r>
          </w:p>
        </w:tc>
        <w:tc>
          <w:tcPr>
            <w:tcW w:w="851" w:type="dxa"/>
            <w:vAlign w:val="center"/>
          </w:tcPr>
          <w:p w14:paraId="5E60200C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1417" w:type="dxa"/>
            <w:vAlign w:val="center"/>
          </w:tcPr>
          <w:p w14:paraId="28BA4A79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6 to 0.08</w:t>
            </w:r>
          </w:p>
        </w:tc>
        <w:tc>
          <w:tcPr>
            <w:tcW w:w="993" w:type="dxa"/>
            <w:vAlign w:val="center"/>
          </w:tcPr>
          <w:p w14:paraId="0DC7D3D5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756</w:t>
            </w:r>
          </w:p>
        </w:tc>
        <w:tc>
          <w:tcPr>
            <w:tcW w:w="708" w:type="dxa"/>
            <w:vAlign w:val="center"/>
          </w:tcPr>
          <w:p w14:paraId="46165DFB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5</w:t>
            </w:r>
          </w:p>
        </w:tc>
        <w:tc>
          <w:tcPr>
            <w:tcW w:w="1276" w:type="dxa"/>
            <w:vAlign w:val="center"/>
          </w:tcPr>
          <w:p w14:paraId="63204A96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2 to 0.12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68DA459D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59</w:t>
            </w:r>
          </w:p>
        </w:tc>
      </w:tr>
      <w:tr w:rsidR="00D103EF" w:rsidRPr="00CC337B" w14:paraId="5FA99077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55CD584E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Health risks–loved one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41C19CA0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0</w:t>
            </w:r>
          </w:p>
        </w:tc>
        <w:tc>
          <w:tcPr>
            <w:tcW w:w="1276" w:type="dxa"/>
            <w:vAlign w:val="center"/>
          </w:tcPr>
          <w:p w14:paraId="3BA27C5E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 to 0.17</w:t>
            </w:r>
          </w:p>
        </w:tc>
        <w:tc>
          <w:tcPr>
            <w:tcW w:w="992" w:type="dxa"/>
            <w:vAlign w:val="center"/>
          </w:tcPr>
          <w:p w14:paraId="6389FE9C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7</w:t>
            </w:r>
          </w:p>
        </w:tc>
        <w:tc>
          <w:tcPr>
            <w:tcW w:w="851" w:type="dxa"/>
            <w:vAlign w:val="center"/>
          </w:tcPr>
          <w:p w14:paraId="3FF9860E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09</w:t>
            </w:r>
          </w:p>
        </w:tc>
        <w:tc>
          <w:tcPr>
            <w:tcW w:w="1417" w:type="dxa"/>
            <w:vAlign w:val="center"/>
          </w:tcPr>
          <w:p w14:paraId="6298A9B1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2 to 0.16</w:t>
            </w:r>
          </w:p>
        </w:tc>
        <w:tc>
          <w:tcPr>
            <w:tcW w:w="993" w:type="dxa"/>
            <w:vAlign w:val="center"/>
          </w:tcPr>
          <w:p w14:paraId="15B2C6A4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5</w:t>
            </w:r>
          </w:p>
        </w:tc>
        <w:tc>
          <w:tcPr>
            <w:tcW w:w="708" w:type="dxa"/>
            <w:vAlign w:val="center"/>
          </w:tcPr>
          <w:p w14:paraId="067B452B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5</w:t>
            </w:r>
          </w:p>
        </w:tc>
        <w:tc>
          <w:tcPr>
            <w:tcW w:w="1276" w:type="dxa"/>
            <w:vAlign w:val="center"/>
          </w:tcPr>
          <w:p w14:paraId="42192FF4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2 to 0.13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5B51795B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56</w:t>
            </w:r>
          </w:p>
        </w:tc>
      </w:tr>
      <w:tr w:rsidR="00D103EF" w:rsidRPr="00CC337B" w14:paraId="216E5532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7182177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Actual illness–loved one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43C88BDA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0</w:t>
            </w:r>
          </w:p>
        </w:tc>
        <w:tc>
          <w:tcPr>
            <w:tcW w:w="1276" w:type="dxa"/>
            <w:vAlign w:val="center"/>
          </w:tcPr>
          <w:p w14:paraId="7FA9F7D1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2 to 0.18</w:t>
            </w:r>
          </w:p>
        </w:tc>
        <w:tc>
          <w:tcPr>
            <w:tcW w:w="992" w:type="dxa"/>
            <w:vAlign w:val="center"/>
          </w:tcPr>
          <w:p w14:paraId="36951406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3</w:t>
            </w:r>
          </w:p>
        </w:tc>
        <w:tc>
          <w:tcPr>
            <w:tcW w:w="851" w:type="dxa"/>
            <w:vAlign w:val="center"/>
          </w:tcPr>
          <w:p w14:paraId="102DF0D7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i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i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1417" w:type="dxa"/>
            <w:vAlign w:val="center"/>
          </w:tcPr>
          <w:p w14:paraId="4D7D2698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1 to 0.15</w:t>
            </w:r>
          </w:p>
        </w:tc>
        <w:tc>
          <w:tcPr>
            <w:tcW w:w="993" w:type="dxa"/>
            <w:vAlign w:val="center"/>
          </w:tcPr>
          <w:p w14:paraId="553E81CA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97</w:t>
            </w:r>
          </w:p>
        </w:tc>
        <w:tc>
          <w:tcPr>
            <w:tcW w:w="708" w:type="dxa"/>
            <w:vAlign w:val="center"/>
          </w:tcPr>
          <w:p w14:paraId="5A0603CA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6</w:t>
            </w:r>
          </w:p>
        </w:tc>
        <w:tc>
          <w:tcPr>
            <w:tcW w:w="1276" w:type="dxa"/>
            <w:vAlign w:val="center"/>
          </w:tcPr>
          <w:p w14:paraId="33CC3B51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2 to 0.13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3D0C7196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46</w:t>
            </w:r>
          </w:p>
        </w:tc>
      </w:tr>
      <w:tr w:rsidR="00D103EF" w:rsidRPr="00CC337B" w14:paraId="54BD5821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0C72081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Occupational risks–self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1236B754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2</w:t>
            </w:r>
          </w:p>
        </w:tc>
        <w:tc>
          <w:tcPr>
            <w:tcW w:w="1276" w:type="dxa"/>
            <w:vAlign w:val="center"/>
          </w:tcPr>
          <w:p w14:paraId="5823C969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10 to 0.05</w:t>
            </w:r>
          </w:p>
        </w:tc>
        <w:tc>
          <w:tcPr>
            <w:tcW w:w="992" w:type="dxa"/>
            <w:vAlign w:val="center"/>
          </w:tcPr>
          <w:p w14:paraId="6FF2AE50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501</w:t>
            </w:r>
          </w:p>
        </w:tc>
        <w:tc>
          <w:tcPr>
            <w:tcW w:w="851" w:type="dxa"/>
            <w:vAlign w:val="center"/>
          </w:tcPr>
          <w:p w14:paraId="4C1625DA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1</w:t>
            </w:r>
          </w:p>
        </w:tc>
        <w:tc>
          <w:tcPr>
            <w:tcW w:w="1417" w:type="dxa"/>
            <w:vAlign w:val="center"/>
          </w:tcPr>
          <w:p w14:paraId="08B70087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8 to 0.07</w:t>
            </w:r>
          </w:p>
        </w:tc>
        <w:tc>
          <w:tcPr>
            <w:tcW w:w="993" w:type="dxa"/>
            <w:vAlign w:val="center"/>
          </w:tcPr>
          <w:p w14:paraId="6F9BF6D5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904</w:t>
            </w:r>
          </w:p>
        </w:tc>
        <w:tc>
          <w:tcPr>
            <w:tcW w:w="708" w:type="dxa"/>
            <w:vAlign w:val="center"/>
          </w:tcPr>
          <w:p w14:paraId="4D5947A2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1276" w:type="dxa"/>
            <w:vAlign w:val="center"/>
          </w:tcPr>
          <w:p w14:paraId="751DEE3C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6 to 0.09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18497294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690</w:t>
            </w:r>
          </w:p>
        </w:tc>
      </w:tr>
      <w:tr w:rsidR="00D103EF" w:rsidRPr="00CC337B" w14:paraId="7C5B45F4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7EEAC4F3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Health risks–self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0F928BC0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08</w:t>
            </w:r>
          </w:p>
        </w:tc>
        <w:tc>
          <w:tcPr>
            <w:tcW w:w="1276" w:type="dxa"/>
            <w:vAlign w:val="center"/>
          </w:tcPr>
          <w:p w14:paraId="040806C4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 to 0.16</w:t>
            </w:r>
          </w:p>
        </w:tc>
        <w:tc>
          <w:tcPr>
            <w:tcW w:w="992" w:type="dxa"/>
            <w:vAlign w:val="center"/>
          </w:tcPr>
          <w:p w14:paraId="42F841A7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26</w:t>
            </w:r>
          </w:p>
        </w:tc>
        <w:tc>
          <w:tcPr>
            <w:tcW w:w="851" w:type="dxa"/>
            <w:vAlign w:val="center"/>
          </w:tcPr>
          <w:p w14:paraId="48FB8334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4</w:t>
            </w:r>
          </w:p>
        </w:tc>
        <w:tc>
          <w:tcPr>
            <w:tcW w:w="1417" w:type="dxa"/>
            <w:vAlign w:val="center"/>
          </w:tcPr>
          <w:p w14:paraId="73E52C11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6 to 0.22</w:t>
            </w:r>
          </w:p>
        </w:tc>
        <w:tc>
          <w:tcPr>
            <w:tcW w:w="993" w:type="dxa"/>
            <w:vAlign w:val="center"/>
          </w:tcPr>
          <w:p w14:paraId="39D881A3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1</w:t>
            </w:r>
          </w:p>
        </w:tc>
        <w:tc>
          <w:tcPr>
            <w:tcW w:w="708" w:type="dxa"/>
            <w:vAlign w:val="center"/>
          </w:tcPr>
          <w:p w14:paraId="41F20EA0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09</w:t>
            </w:r>
          </w:p>
        </w:tc>
        <w:tc>
          <w:tcPr>
            <w:tcW w:w="1276" w:type="dxa"/>
            <w:vAlign w:val="center"/>
          </w:tcPr>
          <w:p w14:paraId="7E27E3BE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 to 0.17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5B58E523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23</w:t>
            </w:r>
          </w:p>
        </w:tc>
      </w:tr>
      <w:tr w:rsidR="00D103EF" w:rsidRPr="00CC337B" w14:paraId="21717899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5497A477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Actual illness–self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588D48C3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1276" w:type="dxa"/>
            <w:vAlign w:val="center"/>
          </w:tcPr>
          <w:p w14:paraId="3F2D5162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 to 0.14</w:t>
            </w:r>
          </w:p>
        </w:tc>
        <w:tc>
          <w:tcPr>
            <w:tcW w:w="992" w:type="dxa"/>
            <w:vAlign w:val="center"/>
          </w:tcPr>
          <w:p w14:paraId="4897EFB2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48</w:t>
            </w:r>
          </w:p>
        </w:tc>
        <w:tc>
          <w:tcPr>
            <w:tcW w:w="851" w:type="dxa"/>
            <w:vAlign w:val="center"/>
          </w:tcPr>
          <w:p w14:paraId="07D36A5E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0</w:t>
            </w:r>
          </w:p>
        </w:tc>
        <w:tc>
          <w:tcPr>
            <w:tcW w:w="1417" w:type="dxa"/>
            <w:vAlign w:val="center"/>
          </w:tcPr>
          <w:p w14:paraId="54A43E70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2 to 0.17</w:t>
            </w:r>
          </w:p>
        </w:tc>
        <w:tc>
          <w:tcPr>
            <w:tcW w:w="993" w:type="dxa"/>
            <w:vAlign w:val="center"/>
          </w:tcPr>
          <w:p w14:paraId="3BFC218F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9</w:t>
            </w:r>
          </w:p>
        </w:tc>
        <w:tc>
          <w:tcPr>
            <w:tcW w:w="708" w:type="dxa"/>
            <w:vAlign w:val="center"/>
          </w:tcPr>
          <w:p w14:paraId="52A040BE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1</w:t>
            </w:r>
          </w:p>
        </w:tc>
        <w:tc>
          <w:tcPr>
            <w:tcW w:w="1276" w:type="dxa"/>
            <w:vAlign w:val="center"/>
          </w:tcPr>
          <w:p w14:paraId="68E09209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4 to 0.18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0A4F5B62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3</w:t>
            </w:r>
          </w:p>
        </w:tc>
      </w:tr>
      <w:tr w:rsidR="00D103EF" w:rsidRPr="00CC337B" w14:paraId="4CA6921B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499B7D5" w14:textId="77777777" w:rsidR="003914AB" w:rsidRDefault="003914AB" w:rsidP="00156B0E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  <w:p w14:paraId="192C4FB0" w14:textId="2D111D31" w:rsidR="00D103EF" w:rsidRPr="00CC337B" w:rsidRDefault="00D103EF" w:rsidP="00156B0E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sz w:val="22"/>
                <w:szCs w:val="22"/>
              </w:rPr>
              <w:lastRenderedPageBreak/>
              <w:t>Stressors During COVID-19 (age 22)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53F9DF10" w14:textId="77777777" w:rsidR="00D103EF" w:rsidRPr="00CC337B" w:rsidRDefault="00D103EF" w:rsidP="00156B0E">
            <w:pPr>
              <w:tabs>
                <w:tab w:val="decimal" w:pos="27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33EF57A2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2" w:type="dxa"/>
            <w:vAlign w:val="center"/>
          </w:tcPr>
          <w:p w14:paraId="0001AE22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851" w:type="dxa"/>
            <w:vAlign w:val="center"/>
          </w:tcPr>
          <w:p w14:paraId="5B81FE61" w14:textId="77777777" w:rsidR="00D103EF" w:rsidRPr="00CC337B" w:rsidRDefault="00D103EF" w:rsidP="00156B0E">
            <w:pPr>
              <w:tabs>
                <w:tab w:val="left" w:pos="125"/>
                <w:tab w:val="left" w:pos="267"/>
                <w:tab w:val="decimal" w:pos="44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417" w:type="dxa"/>
            <w:vAlign w:val="center"/>
          </w:tcPr>
          <w:p w14:paraId="2508B9A4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3" w:type="dxa"/>
            <w:vAlign w:val="center"/>
          </w:tcPr>
          <w:p w14:paraId="5AC68738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708" w:type="dxa"/>
            <w:vAlign w:val="center"/>
          </w:tcPr>
          <w:p w14:paraId="0D3E437E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28AFEB94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7FED4615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D103EF" w:rsidRPr="00CC337B" w14:paraId="2D6BE428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D400707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Lifestyle disruptions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0C5A5CA1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27</w:t>
            </w:r>
          </w:p>
        </w:tc>
        <w:tc>
          <w:tcPr>
            <w:tcW w:w="1276" w:type="dxa"/>
            <w:vAlign w:val="center"/>
          </w:tcPr>
          <w:p w14:paraId="01A0521A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20 to 0.34</w:t>
            </w:r>
          </w:p>
        </w:tc>
        <w:tc>
          <w:tcPr>
            <w:tcW w:w="992" w:type="dxa"/>
            <w:vAlign w:val="center"/>
          </w:tcPr>
          <w:p w14:paraId="7E7A591A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851" w:type="dxa"/>
            <w:vAlign w:val="center"/>
          </w:tcPr>
          <w:p w14:paraId="36B93A5A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23</w:t>
            </w:r>
          </w:p>
        </w:tc>
        <w:tc>
          <w:tcPr>
            <w:tcW w:w="1417" w:type="dxa"/>
            <w:vAlign w:val="center"/>
          </w:tcPr>
          <w:p w14:paraId="7B00501B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6 to 0.29</w:t>
            </w:r>
          </w:p>
        </w:tc>
        <w:tc>
          <w:tcPr>
            <w:tcW w:w="993" w:type="dxa"/>
            <w:vAlign w:val="center"/>
          </w:tcPr>
          <w:p w14:paraId="560E0B9A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708" w:type="dxa"/>
            <w:vAlign w:val="center"/>
          </w:tcPr>
          <w:p w14:paraId="73DFED15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24</w:t>
            </w:r>
          </w:p>
        </w:tc>
        <w:tc>
          <w:tcPr>
            <w:tcW w:w="1276" w:type="dxa"/>
            <w:vAlign w:val="center"/>
          </w:tcPr>
          <w:p w14:paraId="70972C2C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7 to 0.31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72868366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D103EF" w:rsidRPr="00CC337B" w14:paraId="11CBE066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F1C8F00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Economic disruption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25A6BCE2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8</w:t>
            </w:r>
          </w:p>
        </w:tc>
        <w:tc>
          <w:tcPr>
            <w:tcW w:w="1276" w:type="dxa"/>
            <w:vAlign w:val="center"/>
          </w:tcPr>
          <w:p w14:paraId="08A8E154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0 to 0.26</w:t>
            </w:r>
          </w:p>
        </w:tc>
        <w:tc>
          <w:tcPr>
            <w:tcW w:w="992" w:type="dxa"/>
            <w:vAlign w:val="center"/>
          </w:tcPr>
          <w:p w14:paraId="51D901F8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851" w:type="dxa"/>
            <w:vAlign w:val="center"/>
          </w:tcPr>
          <w:p w14:paraId="0D2D789D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27</w:t>
            </w:r>
          </w:p>
        </w:tc>
        <w:tc>
          <w:tcPr>
            <w:tcW w:w="1417" w:type="dxa"/>
            <w:vAlign w:val="center"/>
          </w:tcPr>
          <w:p w14:paraId="2478D9A2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9 to 0.35</w:t>
            </w:r>
          </w:p>
        </w:tc>
        <w:tc>
          <w:tcPr>
            <w:tcW w:w="993" w:type="dxa"/>
            <w:vAlign w:val="center"/>
          </w:tcPr>
          <w:p w14:paraId="4B41D0FA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708" w:type="dxa"/>
            <w:vAlign w:val="center"/>
          </w:tcPr>
          <w:p w14:paraId="36FAD858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7</w:t>
            </w:r>
          </w:p>
        </w:tc>
        <w:tc>
          <w:tcPr>
            <w:tcW w:w="1276" w:type="dxa"/>
            <w:vAlign w:val="center"/>
          </w:tcPr>
          <w:p w14:paraId="504A736C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9 to 0.24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533ACCB3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D103EF" w:rsidRPr="00CC337B" w14:paraId="7B69B30E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556C55B6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Loss of occupation/education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38210AD9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1</w:t>
            </w:r>
          </w:p>
        </w:tc>
        <w:tc>
          <w:tcPr>
            <w:tcW w:w="1276" w:type="dxa"/>
            <w:vAlign w:val="center"/>
          </w:tcPr>
          <w:p w14:paraId="66A9F79A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 to 0.18</w:t>
            </w:r>
          </w:p>
        </w:tc>
        <w:tc>
          <w:tcPr>
            <w:tcW w:w="992" w:type="dxa"/>
            <w:vAlign w:val="center"/>
          </w:tcPr>
          <w:p w14:paraId="218CC7CF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5</w:t>
            </w:r>
          </w:p>
        </w:tc>
        <w:tc>
          <w:tcPr>
            <w:tcW w:w="851" w:type="dxa"/>
            <w:vAlign w:val="center"/>
          </w:tcPr>
          <w:p w14:paraId="30DA0327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4</w:t>
            </w:r>
          </w:p>
        </w:tc>
        <w:tc>
          <w:tcPr>
            <w:tcW w:w="1417" w:type="dxa"/>
            <w:vAlign w:val="center"/>
          </w:tcPr>
          <w:p w14:paraId="36B7B66D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6 to 0.23</w:t>
            </w:r>
          </w:p>
        </w:tc>
        <w:tc>
          <w:tcPr>
            <w:tcW w:w="993" w:type="dxa"/>
            <w:vAlign w:val="center"/>
          </w:tcPr>
          <w:p w14:paraId="40DE4379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708" w:type="dxa"/>
            <w:vAlign w:val="center"/>
          </w:tcPr>
          <w:p w14:paraId="29CF4490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2</w:t>
            </w:r>
          </w:p>
        </w:tc>
        <w:tc>
          <w:tcPr>
            <w:tcW w:w="1276" w:type="dxa"/>
            <w:vAlign w:val="center"/>
          </w:tcPr>
          <w:p w14:paraId="0F86065B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5 to 0.19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23AE93D2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2</w:t>
            </w:r>
          </w:p>
        </w:tc>
      </w:tr>
      <w:tr w:rsidR="00D103EF" w:rsidRPr="00CC337B" w14:paraId="2EB58A0D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1072323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Hopelessness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29DBC3B8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31</w:t>
            </w:r>
          </w:p>
        </w:tc>
        <w:tc>
          <w:tcPr>
            <w:tcW w:w="1276" w:type="dxa"/>
            <w:vAlign w:val="center"/>
          </w:tcPr>
          <w:p w14:paraId="6EF020B0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24 to 0.38</w:t>
            </w:r>
          </w:p>
        </w:tc>
        <w:tc>
          <w:tcPr>
            <w:tcW w:w="992" w:type="dxa"/>
            <w:vAlign w:val="center"/>
          </w:tcPr>
          <w:p w14:paraId="0D22FEA5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851" w:type="dxa"/>
            <w:vAlign w:val="center"/>
          </w:tcPr>
          <w:p w14:paraId="128FB96A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29</w:t>
            </w:r>
          </w:p>
        </w:tc>
        <w:tc>
          <w:tcPr>
            <w:tcW w:w="1417" w:type="dxa"/>
            <w:vAlign w:val="center"/>
          </w:tcPr>
          <w:p w14:paraId="2EC8D733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22 to 0.36</w:t>
            </w:r>
          </w:p>
        </w:tc>
        <w:tc>
          <w:tcPr>
            <w:tcW w:w="993" w:type="dxa"/>
            <w:vAlign w:val="center"/>
          </w:tcPr>
          <w:p w14:paraId="69F48223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708" w:type="dxa"/>
            <w:vAlign w:val="center"/>
          </w:tcPr>
          <w:p w14:paraId="643164E9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23</w:t>
            </w:r>
          </w:p>
        </w:tc>
        <w:tc>
          <w:tcPr>
            <w:tcW w:w="1276" w:type="dxa"/>
            <w:vAlign w:val="center"/>
          </w:tcPr>
          <w:p w14:paraId="55F92392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6 to 0.30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51D68B94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D103EF" w:rsidRPr="00CC337B" w14:paraId="69E1356C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57DF409" w14:textId="77777777" w:rsidR="00D103EF" w:rsidRPr="0001686C" w:rsidRDefault="00D103EF" w:rsidP="00156B0E">
            <w:pPr>
              <w:rPr>
                <w:rFonts w:ascii="Times New Roman" w:hAnsi="Times New Roman" w:cs="Times New Roman"/>
                <w:sz w:val="22"/>
                <w:szCs w:val="22"/>
                <w:lang w:val="en-US"/>
              </w:rPr>
            </w:pPr>
            <w:r w:rsidRPr="0001686C">
              <w:rPr>
                <w:rFonts w:ascii="Times New Roman" w:hAnsi="Times New Roman" w:cs="Times New Roman"/>
                <w:sz w:val="22"/>
                <w:szCs w:val="22"/>
                <w:lang w:val="en-US"/>
              </w:rPr>
              <w:t>Low trust in society’s response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4C07B28B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0</w:t>
            </w:r>
          </w:p>
        </w:tc>
        <w:tc>
          <w:tcPr>
            <w:tcW w:w="1276" w:type="dxa"/>
            <w:vAlign w:val="center"/>
          </w:tcPr>
          <w:p w14:paraId="5E595DF4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2 to 0.18</w:t>
            </w:r>
          </w:p>
        </w:tc>
        <w:tc>
          <w:tcPr>
            <w:tcW w:w="992" w:type="dxa"/>
            <w:vAlign w:val="center"/>
          </w:tcPr>
          <w:p w14:paraId="25764337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0</w:t>
            </w:r>
          </w:p>
        </w:tc>
        <w:tc>
          <w:tcPr>
            <w:tcW w:w="851" w:type="dxa"/>
            <w:vAlign w:val="center"/>
          </w:tcPr>
          <w:p w14:paraId="44FD6C32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1</w:t>
            </w:r>
          </w:p>
        </w:tc>
        <w:tc>
          <w:tcPr>
            <w:tcW w:w="1417" w:type="dxa"/>
            <w:vAlign w:val="center"/>
          </w:tcPr>
          <w:p w14:paraId="492CA47D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 to 0.19</w:t>
            </w:r>
          </w:p>
        </w:tc>
        <w:tc>
          <w:tcPr>
            <w:tcW w:w="993" w:type="dxa"/>
            <w:vAlign w:val="center"/>
          </w:tcPr>
          <w:p w14:paraId="50AF1F95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7</w:t>
            </w:r>
          </w:p>
        </w:tc>
        <w:tc>
          <w:tcPr>
            <w:tcW w:w="708" w:type="dxa"/>
            <w:vAlign w:val="center"/>
          </w:tcPr>
          <w:p w14:paraId="695B7E9A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6</w:t>
            </w:r>
          </w:p>
        </w:tc>
        <w:tc>
          <w:tcPr>
            <w:tcW w:w="1276" w:type="dxa"/>
            <w:vAlign w:val="center"/>
          </w:tcPr>
          <w:p w14:paraId="7614D43A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9 to 0.24</w:t>
            </w:r>
          </w:p>
        </w:tc>
        <w:tc>
          <w:tcPr>
            <w:tcW w:w="1134" w:type="dxa"/>
            <w:tcBorders>
              <w:right w:val="nil"/>
            </w:tcBorders>
            <w:vAlign w:val="center"/>
          </w:tcPr>
          <w:p w14:paraId="181E9FB2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D103EF" w:rsidRPr="00CC337B" w14:paraId="5301BAC4" w14:textId="77777777" w:rsidTr="00156B0E">
        <w:trPr>
          <w:trHeight w:val="310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FCB4E31" w14:textId="77777777" w:rsidR="00D103EF" w:rsidRPr="00CC337B" w:rsidRDefault="00D103EF" w:rsidP="00156B0E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sz w:val="22"/>
                <w:szCs w:val="22"/>
              </w:rPr>
              <w:t>Frequent COVID-19 news-seeking</w:t>
            </w:r>
          </w:p>
        </w:tc>
        <w:tc>
          <w:tcPr>
            <w:tcW w:w="881" w:type="dxa"/>
            <w:tcBorders>
              <w:left w:val="nil"/>
              <w:bottom w:val="single" w:sz="4" w:space="0" w:color="auto"/>
            </w:tcBorders>
            <w:vAlign w:val="center"/>
          </w:tcPr>
          <w:p w14:paraId="3583A576" w14:textId="77777777" w:rsidR="00D103EF" w:rsidRPr="00CC337B" w:rsidRDefault="00D103EF" w:rsidP="00156B0E">
            <w:pPr>
              <w:tabs>
                <w:tab w:val="decimal" w:pos="279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166F7CDB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 to 0.14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4E15A0FE" w14:textId="77777777" w:rsidR="00D103EF" w:rsidRPr="00CC337B" w:rsidRDefault="00D103EF" w:rsidP="00156B0E">
            <w:pPr>
              <w:tabs>
                <w:tab w:val="decimal" w:pos="329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6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2ECE1C65" w14:textId="77777777" w:rsidR="00D103EF" w:rsidRPr="00CC337B" w:rsidRDefault="00D103EF" w:rsidP="00156B0E">
            <w:pPr>
              <w:tabs>
                <w:tab w:val="left" w:pos="125"/>
                <w:tab w:val="left" w:pos="267"/>
              </w:tabs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  <w:t>0.06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34242CA7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1 to 0.13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14:paraId="6AD1D3F6" w14:textId="77777777" w:rsidR="00D103EF" w:rsidRPr="00CC337B" w:rsidRDefault="00D103EF" w:rsidP="00156B0E">
            <w:pPr>
              <w:tabs>
                <w:tab w:val="decimal" w:pos="263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10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14:paraId="0EBD87A5" w14:textId="77777777" w:rsidR="00D103EF" w:rsidRPr="00CC337B" w:rsidRDefault="00D103EF" w:rsidP="00156B0E">
            <w:pPr>
              <w:tabs>
                <w:tab w:val="decimal" w:pos="265"/>
                <w:tab w:val="decimal" w:pos="406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0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18098169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 to 0.18</w:t>
            </w:r>
          </w:p>
        </w:tc>
        <w:tc>
          <w:tcPr>
            <w:tcW w:w="1134" w:type="dxa"/>
            <w:tcBorders>
              <w:bottom w:val="single" w:sz="4" w:space="0" w:color="auto"/>
              <w:right w:val="nil"/>
            </w:tcBorders>
            <w:vAlign w:val="center"/>
          </w:tcPr>
          <w:p w14:paraId="3FB66306" w14:textId="77777777" w:rsidR="00D103EF" w:rsidRPr="00CC337B" w:rsidRDefault="00D103EF" w:rsidP="00156B0E">
            <w:pPr>
              <w:tabs>
                <w:tab w:val="decimal" w:pos="26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6</w:t>
            </w:r>
          </w:p>
        </w:tc>
      </w:tr>
    </w:tbl>
    <w:p w14:paraId="0466C607" w14:textId="77777777" w:rsidR="00D103EF" w:rsidRPr="009360B9" w:rsidRDefault="00D103EF" w:rsidP="009360B9">
      <w:pPr>
        <w:spacing w:after="120"/>
        <w:rPr>
          <w:sz w:val="22"/>
          <w:szCs w:val="22"/>
          <w:lang w:val="en-US"/>
        </w:rPr>
      </w:pPr>
      <w:r w:rsidRPr="009360B9">
        <w:rPr>
          <w:rFonts w:ascii="Times New Roman" w:hAnsi="Times New Roman" w:cs="Times New Roman"/>
          <w:i/>
          <w:sz w:val="22"/>
          <w:szCs w:val="22"/>
          <w:lang w:val="en-US"/>
        </w:rPr>
        <w:t xml:space="preserve">Note. </w:t>
      </w:r>
      <w:r w:rsidRPr="009360B9">
        <w:rPr>
          <w:rFonts w:ascii="Times New Roman" w:hAnsi="Times New Roman" w:cs="Times New Roman"/>
          <w:sz w:val="22"/>
          <w:szCs w:val="22"/>
          <w:lang w:val="en-US"/>
        </w:rPr>
        <w:t xml:space="preserve">ISEI=International Socioeconomic Index of occupational status; NEET=not in education, employment, or training. Coefficients with </w:t>
      </w:r>
      <w:r w:rsidRPr="009360B9">
        <w:rPr>
          <w:rFonts w:ascii="Times New Roman" w:hAnsi="Times New Roman" w:cs="Times New Roman"/>
          <w:i/>
          <w:sz w:val="22"/>
          <w:szCs w:val="22"/>
          <w:lang w:val="en-US"/>
        </w:rPr>
        <w:t xml:space="preserve">p </w:t>
      </w:r>
      <w:r w:rsidRPr="009360B9">
        <w:rPr>
          <w:rFonts w:ascii="Times New Roman" w:hAnsi="Times New Roman" w:cs="Times New Roman"/>
          <w:sz w:val="22"/>
          <w:szCs w:val="22"/>
          <w:lang w:val="en-US"/>
        </w:rPr>
        <w:t xml:space="preserve">&lt; .05 in bold, </w:t>
      </w:r>
      <w:r w:rsidRPr="009360B9">
        <w:rPr>
          <w:rFonts w:ascii="Times New Roman" w:hAnsi="Times New Roman" w:cs="Times New Roman"/>
          <w:i/>
          <w:sz w:val="22"/>
          <w:szCs w:val="22"/>
          <w:lang w:val="en-US"/>
        </w:rPr>
        <w:t>p</w:t>
      </w:r>
      <w:r w:rsidRPr="009360B9">
        <w:rPr>
          <w:rFonts w:ascii="Times New Roman" w:hAnsi="Times New Roman" w:cs="Times New Roman"/>
          <w:sz w:val="22"/>
          <w:szCs w:val="22"/>
          <w:lang w:val="en-US"/>
        </w:rPr>
        <w:t>&lt; .10 in bold and italics.</w:t>
      </w:r>
    </w:p>
    <w:p w14:paraId="75C79F54" w14:textId="77777777" w:rsidR="00D103EF" w:rsidRPr="0001686C" w:rsidRDefault="00D103EF" w:rsidP="00D103EF">
      <w:pPr>
        <w:rPr>
          <w:lang w:val="en-US"/>
        </w:rPr>
      </w:pPr>
    </w:p>
    <w:p w14:paraId="063860D7" w14:textId="77777777" w:rsidR="00D103EF" w:rsidRPr="0001686C" w:rsidRDefault="00D103EF" w:rsidP="00D103EF">
      <w:pPr>
        <w:rPr>
          <w:lang w:val="en-US"/>
        </w:rPr>
      </w:pPr>
      <w:r w:rsidRPr="0001686C">
        <w:rPr>
          <w:lang w:val="en-US"/>
        </w:rPr>
        <w:br w:type="page"/>
      </w:r>
    </w:p>
    <w:p w14:paraId="3BE7CD61" w14:textId="187B3C47" w:rsidR="00D103EF" w:rsidRDefault="000629E9" w:rsidP="00D103E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lastRenderedPageBreak/>
        <w:t>Supplementary</w:t>
      </w:r>
      <w:r w:rsidRPr="00F45823">
        <w:rPr>
          <w:rFonts w:ascii="Times New Roman" w:hAnsi="Times New Roman" w:cs="Times New Roman"/>
          <w:lang w:val="en-US"/>
        </w:rPr>
        <w:t xml:space="preserve"> </w:t>
      </w:r>
      <w:r w:rsidR="00D103EF" w:rsidRPr="00F45823">
        <w:rPr>
          <w:rFonts w:ascii="Times New Roman" w:hAnsi="Times New Roman" w:cs="Times New Roman"/>
          <w:lang w:val="en-US"/>
        </w:rPr>
        <w:t>Table S</w:t>
      </w:r>
      <w:r w:rsidR="00E16A11">
        <w:rPr>
          <w:rFonts w:ascii="Times New Roman" w:hAnsi="Times New Roman" w:cs="Times New Roman"/>
          <w:lang w:val="en-US"/>
        </w:rPr>
        <w:t>4</w:t>
      </w:r>
      <w:r w:rsidR="00E95CB4">
        <w:rPr>
          <w:rFonts w:ascii="Times New Roman" w:hAnsi="Times New Roman" w:cs="Times New Roman"/>
          <w:lang w:val="en-US"/>
        </w:rPr>
        <w:t>. Coefficients of association</w:t>
      </w:r>
      <w:r w:rsidR="00D103EF" w:rsidRPr="00F45823">
        <w:rPr>
          <w:rFonts w:ascii="Times New Roman" w:hAnsi="Times New Roman" w:cs="Times New Roman"/>
          <w:lang w:val="en-US"/>
        </w:rPr>
        <w:t xml:space="preserve"> between pre- and during pandemic risk variables and emotional distress during COVID-19 as displayed in Figure 2 of the manuscript. Adjusted for sociodemographic variables and </w:t>
      </w:r>
      <w:r w:rsidR="00E95CB4">
        <w:rPr>
          <w:rFonts w:ascii="Times New Roman" w:hAnsi="Times New Roman" w:cs="Times New Roman"/>
          <w:lang w:val="en-US"/>
        </w:rPr>
        <w:t>the respective</w:t>
      </w:r>
      <w:r w:rsidR="00007A32">
        <w:rPr>
          <w:rFonts w:ascii="Times New Roman" w:hAnsi="Times New Roman" w:cs="Times New Roman"/>
          <w:lang w:val="en-US"/>
        </w:rPr>
        <w:t xml:space="preserve"> pre-pandemic </w:t>
      </w:r>
      <w:r w:rsidR="00E95CB4">
        <w:rPr>
          <w:rFonts w:ascii="Times New Roman" w:hAnsi="Times New Roman" w:cs="Times New Roman"/>
          <w:lang w:val="en-US"/>
        </w:rPr>
        <w:t xml:space="preserve">emotional </w:t>
      </w:r>
      <w:r w:rsidR="00D103EF" w:rsidRPr="00F45823">
        <w:rPr>
          <w:rFonts w:ascii="Times New Roman" w:hAnsi="Times New Roman" w:cs="Times New Roman"/>
          <w:lang w:val="en-US"/>
        </w:rPr>
        <w:t xml:space="preserve">distress </w:t>
      </w:r>
      <w:r w:rsidR="00007A32">
        <w:rPr>
          <w:rFonts w:ascii="Times New Roman" w:hAnsi="Times New Roman" w:cs="Times New Roman"/>
          <w:lang w:val="en-US"/>
        </w:rPr>
        <w:t>indicator</w:t>
      </w:r>
      <w:r w:rsidR="00D103EF" w:rsidRPr="00F45823">
        <w:rPr>
          <w:rFonts w:ascii="Times New Roman" w:hAnsi="Times New Roman" w:cs="Times New Roman"/>
          <w:lang w:val="en-US"/>
        </w:rPr>
        <w:t>. Risk variables were each entered one at a time (each risk variable</w:t>
      </w:r>
      <w:r w:rsidR="00D103EF" w:rsidRPr="0001686C">
        <w:rPr>
          <w:rFonts w:ascii="Times New Roman" w:hAnsi="Times New Roman" w:cs="Times New Roman"/>
          <w:lang w:val="en-US"/>
        </w:rPr>
        <w:t xml:space="preserve">=a separate model). </w:t>
      </w:r>
      <w:r w:rsidR="00D103EF">
        <w:rPr>
          <w:rFonts w:ascii="Times New Roman" w:hAnsi="Times New Roman" w:cs="Times New Roman"/>
        </w:rPr>
        <w:t>Standardized regression coefficients (</w:t>
      </w:r>
      <w:r w:rsidR="00D103EF" w:rsidRPr="00A354FA">
        <w:rPr>
          <w:rFonts w:ascii="Times New Roman" w:hAnsi="Times New Roman" w:cs="Times New Roman"/>
          <w:i/>
          <w:iCs/>
          <w:sz w:val="21"/>
          <w:szCs w:val="21"/>
        </w:rPr>
        <w:t>β</w:t>
      </w:r>
      <w:r w:rsidR="00D103EF">
        <w:rPr>
          <w:rFonts w:ascii="Times New Roman" w:hAnsi="Times New Roman" w:cs="Times New Roman"/>
        </w:rPr>
        <w:t>).</w:t>
      </w:r>
    </w:p>
    <w:p w14:paraId="46BEE1B2" w14:textId="77777777" w:rsidR="00D103EF" w:rsidRDefault="00D103EF" w:rsidP="00D103EF"/>
    <w:tbl>
      <w:tblPr>
        <w:tblW w:w="0" w:type="auto"/>
        <w:tblInd w:w="-30" w:type="dxa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4633"/>
        <w:gridCol w:w="881"/>
        <w:gridCol w:w="1276"/>
        <w:gridCol w:w="1134"/>
        <w:gridCol w:w="842"/>
        <w:gridCol w:w="1284"/>
        <w:gridCol w:w="993"/>
        <w:gridCol w:w="708"/>
        <w:gridCol w:w="1418"/>
        <w:gridCol w:w="992"/>
      </w:tblGrid>
      <w:tr w:rsidR="00BD44A3" w:rsidRPr="00420015" w14:paraId="053F71F9" w14:textId="77777777" w:rsidTr="00156B0E">
        <w:trPr>
          <w:trHeight w:val="29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3E5533D" w14:textId="77777777" w:rsidR="00BD44A3" w:rsidRPr="00420015" w:rsidRDefault="00BD44A3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3291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FAEA733" w14:textId="77777777" w:rsidR="00BD44A3" w:rsidRPr="00420015" w:rsidRDefault="00BD44A3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420015">
              <w:rPr>
                <w:rFonts w:ascii="Times New Roman" w:hAnsi="Times New Roman" w:cs="Times New Roman"/>
                <w:b/>
                <w:bCs/>
                <w:color w:val="000000"/>
              </w:rPr>
              <w:t>Perceived Stress</w:t>
            </w:r>
          </w:p>
        </w:tc>
        <w:tc>
          <w:tcPr>
            <w:tcW w:w="3119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39FD80" w14:textId="77912243" w:rsidR="00BD44A3" w:rsidRPr="00420015" w:rsidRDefault="00BD44A3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420015">
              <w:rPr>
                <w:rFonts w:ascii="Times New Roman" w:hAnsi="Times New Roman" w:cs="Times New Roman"/>
                <w:b/>
                <w:bCs/>
                <w:color w:val="000000"/>
              </w:rPr>
              <w:t>Internalizing</w:t>
            </w:r>
            <w:r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Symptoms</w:t>
            </w:r>
          </w:p>
        </w:tc>
        <w:tc>
          <w:tcPr>
            <w:tcW w:w="311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7EF5FEB" w14:textId="16BC5E12" w:rsidR="00BD44A3" w:rsidRPr="00420015" w:rsidRDefault="00BD44A3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20015">
              <w:rPr>
                <w:rFonts w:ascii="Times New Roman" w:hAnsi="Times New Roman" w:cs="Times New Roman"/>
                <w:b/>
                <w:bCs/>
                <w:color w:val="000000"/>
              </w:rPr>
              <w:t>Anger</w:t>
            </w:r>
          </w:p>
        </w:tc>
      </w:tr>
      <w:tr w:rsidR="00D103EF" w:rsidRPr="00420015" w14:paraId="4A6E5709" w14:textId="77777777" w:rsidTr="00156B0E">
        <w:trPr>
          <w:trHeight w:val="29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040863" w14:textId="77777777" w:rsidR="00D103EF" w:rsidRPr="00420015" w:rsidRDefault="00D103EF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8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C2C13E" w14:textId="77777777" w:rsidR="00D103EF" w:rsidRPr="00420015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i/>
                <w:iCs/>
                <w:color w:val="000000"/>
              </w:rPr>
            </w:pPr>
            <w:r w:rsidRPr="00420015">
              <w:rPr>
                <w:rFonts w:ascii="Times New Roman" w:hAnsi="Times New Roman" w:cs="Times New Roman"/>
                <w:i/>
                <w:iCs/>
                <w:color w:val="000000"/>
              </w:rPr>
              <w:sym w:font="Symbol" w:char="F062"/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7C23FD" w14:textId="77777777" w:rsidR="00D103EF" w:rsidRPr="00420015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i/>
                <w:iCs/>
                <w:color w:val="000000"/>
              </w:rPr>
            </w:pPr>
            <w:r w:rsidRPr="00420015">
              <w:rPr>
                <w:rFonts w:ascii="Times New Roman" w:hAnsi="Times New Roman" w:cs="Times New Roman"/>
                <w:iCs/>
                <w:color w:val="000000"/>
              </w:rPr>
              <w:t>95% CI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7D9127" w14:textId="77777777" w:rsidR="00D103EF" w:rsidRPr="00420015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i/>
                <w:iCs/>
                <w:color w:val="000000"/>
              </w:rPr>
            </w:pPr>
            <w:r w:rsidRPr="00420015">
              <w:rPr>
                <w:rFonts w:ascii="Times New Roman" w:hAnsi="Times New Roman" w:cs="Times New Roman"/>
                <w:i/>
                <w:iCs/>
                <w:color w:val="000000"/>
              </w:rPr>
              <w:t>p</w:t>
            </w:r>
          </w:p>
        </w:tc>
        <w:tc>
          <w:tcPr>
            <w:tcW w:w="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E3662C1" w14:textId="77777777" w:rsidR="00D103EF" w:rsidRPr="00420015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20015">
              <w:rPr>
                <w:rFonts w:ascii="Times New Roman" w:hAnsi="Times New Roman" w:cs="Times New Roman"/>
                <w:i/>
                <w:iCs/>
                <w:color w:val="000000"/>
              </w:rPr>
              <w:sym w:font="Symbol" w:char="F062"/>
            </w:r>
          </w:p>
        </w:tc>
        <w:tc>
          <w:tcPr>
            <w:tcW w:w="12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7775AEF" w14:textId="77777777" w:rsidR="00D103EF" w:rsidRPr="00420015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20015">
              <w:rPr>
                <w:rFonts w:ascii="Times New Roman" w:hAnsi="Times New Roman" w:cs="Times New Roman"/>
                <w:iCs/>
                <w:color w:val="000000"/>
              </w:rPr>
              <w:t>95% CI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8E84DFB" w14:textId="77777777" w:rsidR="00D103EF" w:rsidRPr="00420015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20015">
              <w:rPr>
                <w:rFonts w:ascii="Times New Roman" w:hAnsi="Times New Roman" w:cs="Times New Roman"/>
                <w:i/>
                <w:iCs/>
                <w:color w:val="000000"/>
              </w:rPr>
              <w:t>p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0450C6" w14:textId="77777777" w:rsidR="00D103EF" w:rsidRPr="00420015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20015">
              <w:rPr>
                <w:rFonts w:ascii="Times New Roman" w:hAnsi="Times New Roman" w:cs="Times New Roman"/>
                <w:i/>
                <w:iCs/>
                <w:color w:val="000000"/>
              </w:rPr>
              <w:sym w:font="Symbol" w:char="F062"/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79BBDC9" w14:textId="77777777" w:rsidR="00D103EF" w:rsidRPr="00420015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20015">
              <w:rPr>
                <w:rFonts w:ascii="Times New Roman" w:hAnsi="Times New Roman" w:cs="Times New Roman"/>
                <w:iCs/>
                <w:color w:val="000000"/>
              </w:rPr>
              <w:t>95% CI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CC7340" w14:textId="77777777" w:rsidR="00D103EF" w:rsidRPr="00420015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20015">
              <w:rPr>
                <w:rFonts w:ascii="Times New Roman" w:hAnsi="Times New Roman" w:cs="Times New Roman"/>
                <w:i/>
                <w:iCs/>
                <w:color w:val="000000"/>
              </w:rPr>
              <w:t>p</w:t>
            </w:r>
          </w:p>
        </w:tc>
      </w:tr>
      <w:tr w:rsidR="00D103EF" w:rsidRPr="00420015" w14:paraId="14C45273" w14:textId="77777777" w:rsidTr="00156B0E">
        <w:trPr>
          <w:trHeight w:val="310"/>
        </w:trPr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060DC69F" w14:textId="77777777" w:rsidR="00D103EF" w:rsidRPr="00420015" w:rsidRDefault="00D103EF" w:rsidP="00156B0E">
            <w:pPr>
              <w:rPr>
                <w:rFonts w:ascii="Times New Roman" w:hAnsi="Times New Roman" w:cs="Times New Roman"/>
                <w:b/>
              </w:rPr>
            </w:pPr>
            <w:r w:rsidRPr="00420015">
              <w:rPr>
                <w:rFonts w:ascii="Times New Roman" w:hAnsi="Times New Roman" w:cs="Times New Roman"/>
                <w:b/>
              </w:rPr>
              <w:t>Sociodemographics and living situation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598966C6" w14:textId="77777777" w:rsidR="00D103EF" w:rsidRPr="00420015" w:rsidRDefault="00D103EF" w:rsidP="00156B0E">
            <w:pPr>
              <w:tabs>
                <w:tab w:val="decimal" w:pos="27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276" w:type="dxa"/>
            <w:vAlign w:val="center"/>
          </w:tcPr>
          <w:p w14:paraId="0738AFCC" w14:textId="77777777" w:rsidR="00D103EF" w:rsidRPr="00420015" w:rsidRDefault="00D103EF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vAlign w:val="center"/>
          </w:tcPr>
          <w:p w14:paraId="24BCCDDF" w14:textId="77777777" w:rsidR="00D103EF" w:rsidRPr="00420015" w:rsidRDefault="00D103EF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842" w:type="dxa"/>
            <w:vAlign w:val="center"/>
          </w:tcPr>
          <w:p w14:paraId="7A32B6A8" w14:textId="77777777" w:rsidR="00D103EF" w:rsidRPr="00420015" w:rsidRDefault="00D103EF" w:rsidP="00156B0E">
            <w:pPr>
              <w:tabs>
                <w:tab w:val="decimal" w:pos="44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284" w:type="dxa"/>
            <w:vAlign w:val="center"/>
          </w:tcPr>
          <w:p w14:paraId="06963249" w14:textId="77777777" w:rsidR="00D103EF" w:rsidRPr="00420015" w:rsidRDefault="00D103EF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993" w:type="dxa"/>
            <w:vAlign w:val="center"/>
          </w:tcPr>
          <w:p w14:paraId="4B13D9AF" w14:textId="77777777" w:rsidR="00D103EF" w:rsidRPr="00420015" w:rsidRDefault="00D103EF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708" w:type="dxa"/>
            <w:vAlign w:val="center"/>
          </w:tcPr>
          <w:p w14:paraId="5392ED22" w14:textId="77777777" w:rsidR="00D103EF" w:rsidRPr="00420015" w:rsidRDefault="00D103EF" w:rsidP="00156B0E">
            <w:pPr>
              <w:tabs>
                <w:tab w:val="decimal" w:pos="33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418" w:type="dxa"/>
            <w:vAlign w:val="center"/>
          </w:tcPr>
          <w:p w14:paraId="46A01408" w14:textId="77777777" w:rsidR="00D103EF" w:rsidRPr="00420015" w:rsidRDefault="00D103EF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062D5937" w14:textId="77777777" w:rsidR="00D103EF" w:rsidRPr="00420015" w:rsidRDefault="00D103EF" w:rsidP="00156B0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D103EF" w:rsidRPr="00420015" w14:paraId="743BE01B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A9BB37C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>Sex (female)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52416E3E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0</w:t>
            </w:r>
          </w:p>
        </w:tc>
        <w:tc>
          <w:tcPr>
            <w:tcW w:w="1276" w:type="dxa"/>
            <w:vAlign w:val="center"/>
          </w:tcPr>
          <w:p w14:paraId="332F2454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 to 0.16</w:t>
            </w:r>
          </w:p>
        </w:tc>
        <w:tc>
          <w:tcPr>
            <w:tcW w:w="1134" w:type="dxa"/>
            <w:vAlign w:val="center"/>
          </w:tcPr>
          <w:p w14:paraId="32918242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5</w:t>
            </w:r>
          </w:p>
        </w:tc>
        <w:tc>
          <w:tcPr>
            <w:tcW w:w="842" w:type="dxa"/>
            <w:vAlign w:val="center"/>
          </w:tcPr>
          <w:p w14:paraId="133EEC5B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1284" w:type="dxa"/>
            <w:vAlign w:val="center"/>
          </w:tcPr>
          <w:p w14:paraId="6FFE1262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 to 0.14</w:t>
            </w:r>
          </w:p>
        </w:tc>
        <w:tc>
          <w:tcPr>
            <w:tcW w:w="993" w:type="dxa"/>
            <w:vAlign w:val="center"/>
          </w:tcPr>
          <w:p w14:paraId="011423B4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28</w:t>
            </w:r>
          </w:p>
        </w:tc>
        <w:tc>
          <w:tcPr>
            <w:tcW w:w="708" w:type="dxa"/>
            <w:vAlign w:val="center"/>
          </w:tcPr>
          <w:p w14:paraId="7CAA6BA8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2</w:t>
            </w:r>
          </w:p>
        </w:tc>
        <w:tc>
          <w:tcPr>
            <w:tcW w:w="1418" w:type="dxa"/>
            <w:vAlign w:val="center"/>
          </w:tcPr>
          <w:p w14:paraId="30F0FFDF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5 to 0.19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2894EC59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1</w:t>
            </w:r>
          </w:p>
        </w:tc>
      </w:tr>
      <w:tr w:rsidR="00D103EF" w:rsidRPr="00420015" w14:paraId="7B03E21A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38115A7A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>Family ISEI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0CC8DF1A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1276" w:type="dxa"/>
            <w:vAlign w:val="center"/>
          </w:tcPr>
          <w:p w14:paraId="1123A7B0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8 to 0.09</w:t>
            </w:r>
          </w:p>
        </w:tc>
        <w:tc>
          <w:tcPr>
            <w:tcW w:w="1134" w:type="dxa"/>
            <w:vAlign w:val="center"/>
          </w:tcPr>
          <w:p w14:paraId="1FE4CA1B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905</w:t>
            </w:r>
          </w:p>
        </w:tc>
        <w:tc>
          <w:tcPr>
            <w:tcW w:w="842" w:type="dxa"/>
            <w:vAlign w:val="center"/>
          </w:tcPr>
          <w:p w14:paraId="272A2602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2</w:t>
            </w:r>
          </w:p>
        </w:tc>
        <w:tc>
          <w:tcPr>
            <w:tcW w:w="1284" w:type="dxa"/>
            <w:vAlign w:val="center"/>
          </w:tcPr>
          <w:p w14:paraId="1700D70C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9 to 0.07</w:t>
            </w:r>
          </w:p>
        </w:tc>
        <w:tc>
          <w:tcPr>
            <w:tcW w:w="993" w:type="dxa"/>
            <w:vAlign w:val="center"/>
          </w:tcPr>
          <w:p w14:paraId="1646A34E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716</w:t>
            </w:r>
          </w:p>
        </w:tc>
        <w:tc>
          <w:tcPr>
            <w:tcW w:w="708" w:type="dxa"/>
            <w:vAlign w:val="center"/>
          </w:tcPr>
          <w:p w14:paraId="2EF3A6CD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  <w:t>0.00</w:t>
            </w:r>
          </w:p>
        </w:tc>
        <w:tc>
          <w:tcPr>
            <w:tcW w:w="1418" w:type="dxa"/>
            <w:vAlign w:val="center"/>
          </w:tcPr>
          <w:p w14:paraId="5452DA8B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9 to 0.08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0996D8B2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954</w:t>
            </w:r>
          </w:p>
        </w:tc>
      </w:tr>
      <w:tr w:rsidR="00D103EF" w:rsidRPr="00420015" w14:paraId="5691C83A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5F05FD8C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>Migration background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03DCD8AD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b/>
                <w:i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i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1276" w:type="dxa"/>
            <w:vAlign w:val="center"/>
          </w:tcPr>
          <w:p w14:paraId="4A711F24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1 to 0.15</w:t>
            </w:r>
          </w:p>
        </w:tc>
        <w:tc>
          <w:tcPr>
            <w:tcW w:w="1134" w:type="dxa"/>
            <w:vAlign w:val="center"/>
          </w:tcPr>
          <w:p w14:paraId="70C48E0E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74</w:t>
            </w:r>
          </w:p>
        </w:tc>
        <w:tc>
          <w:tcPr>
            <w:tcW w:w="842" w:type="dxa"/>
            <w:vAlign w:val="center"/>
          </w:tcPr>
          <w:p w14:paraId="3F8A9118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1284" w:type="dxa"/>
            <w:vAlign w:val="center"/>
          </w:tcPr>
          <w:p w14:paraId="41ED0FAC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4 to 0.11</w:t>
            </w:r>
          </w:p>
        </w:tc>
        <w:tc>
          <w:tcPr>
            <w:tcW w:w="993" w:type="dxa"/>
            <w:vAlign w:val="center"/>
          </w:tcPr>
          <w:p w14:paraId="3E7F1E0A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318</w:t>
            </w:r>
          </w:p>
        </w:tc>
        <w:tc>
          <w:tcPr>
            <w:tcW w:w="708" w:type="dxa"/>
            <w:vAlign w:val="center"/>
          </w:tcPr>
          <w:p w14:paraId="2DB03655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bCs/>
                <w:i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i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1418" w:type="dxa"/>
            <w:vAlign w:val="center"/>
          </w:tcPr>
          <w:p w14:paraId="5C212668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1 to 0.15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7ECB4137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87</w:t>
            </w:r>
          </w:p>
        </w:tc>
      </w:tr>
      <w:tr w:rsidR="00D103EF" w:rsidRPr="00420015" w14:paraId="26618FF7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31BB2C9E" w14:textId="62021A3F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 xml:space="preserve">Low </w:t>
            </w:r>
            <w:r w:rsidR="00F855DC">
              <w:rPr>
                <w:rFonts w:ascii="Times New Roman" w:hAnsi="Times New Roman" w:cs="Times New Roman"/>
                <w:sz w:val="22"/>
                <w:szCs w:val="22"/>
              </w:rPr>
              <w:t>education/occupation</w:t>
            </w:r>
            <w:r w:rsidR="00F855DC" w:rsidRPr="00420015">
              <w:rPr>
                <w:rFonts w:ascii="Times New Roman" w:hAnsi="Times New Roman" w:cs="Times New Roman"/>
              </w:rPr>
              <w:t xml:space="preserve"> </w:t>
            </w:r>
            <w:r w:rsidRPr="00420015">
              <w:rPr>
                <w:rFonts w:ascii="Times New Roman" w:hAnsi="Times New Roman" w:cs="Times New Roman"/>
              </w:rPr>
              <w:t>(NEET)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74AB712D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1276" w:type="dxa"/>
            <w:vAlign w:val="center"/>
          </w:tcPr>
          <w:p w14:paraId="7021CBFF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7 to 0.08</w:t>
            </w:r>
          </w:p>
        </w:tc>
        <w:tc>
          <w:tcPr>
            <w:tcW w:w="1134" w:type="dxa"/>
            <w:vAlign w:val="center"/>
          </w:tcPr>
          <w:p w14:paraId="5B9BF131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889</w:t>
            </w:r>
          </w:p>
        </w:tc>
        <w:tc>
          <w:tcPr>
            <w:tcW w:w="842" w:type="dxa"/>
            <w:vAlign w:val="center"/>
          </w:tcPr>
          <w:p w14:paraId="0880D2E0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1</w:t>
            </w:r>
          </w:p>
        </w:tc>
        <w:tc>
          <w:tcPr>
            <w:tcW w:w="1284" w:type="dxa"/>
            <w:vAlign w:val="center"/>
          </w:tcPr>
          <w:p w14:paraId="51268855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7 to 0.06</w:t>
            </w:r>
          </w:p>
        </w:tc>
        <w:tc>
          <w:tcPr>
            <w:tcW w:w="993" w:type="dxa"/>
            <w:vAlign w:val="center"/>
          </w:tcPr>
          <w:p w14:paraId="4E48FE1E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806</w:t>
            </w:r>
          </w:p>
        </w:tc>
        <w:tc>
          <w:tcPr>
            <w:tcW w:w="708" w:type="dxa"/>
            <w:vAlign w:val="center"/>
          </w:tcPr>
          <w:p w14:paraId="6149AB8C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  <w:t>-0.04</w:t>
            </w:r>
          </w:p>
        </w:tc>
        <w:tc>
          <w:tcPr>
            <w:tcW w:w="1418" w:type="dxa"/>
            <w:vAlign w:val="center"/>
          </w:tcPr>
          <w:p w14:paraId="62471437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10 to 0.03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5BDF7392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253</w:t>
            </w:r>
          </w:p>
        </w:tc>
      </w:tr>
      <w:tr w:rsidR="00D103EF" w:rsidRPr="00420015" w14:paraId="5740F384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7DCCE1A" w14:textId="04902250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>Medium</w:t>
            </w:r>
            <w:r w:rsidR="00F855DC">
              <w:rPr>
                <w:rFonts w:ascii="Times New Roman" w:hAnsi="Times New Roman" w:cs="Times New Roman"/>
              </w:rPr>
              <w:t xml:space="preserve"> </w:t>
            </w:r>
            <w:r w:rsidR="00F855DC">
              <w:rPr>
                <w:rFonts w:ascii="Times New Roman" w:hAnsi="Times New Roman" w:cs="Times New Roman"/>
                <w:sz w:val="22"/>
                <w:szCs w:val="22"/>
              </w:rPr>
              <w:t>education/occupation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3CDB66FB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</w:t>
            </w:r>
          </w:p>
        </w:tc>
        <w:tc>
          <w:tcPr>
            <w:tcW w:w="1276" w:type="dxa"/>
            <w:vAlign w:val="center"/>
          </w:tcPr>
          <w:p w14:paraId="480A731D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7 to 0.08</w:t>
            </w:r>
          </w:p>
        </w:tc>
        <w:tc>
          <w:tcPr>
            <w:tcW w:w="1134" w:type="dxa"/>
            <w:vAlign w:val="center"/>
          </w:tcPr>
          <w:p w14:paraId="53EF07C2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951</w:t>
            </w:r>
          </w:p>
        </w:tc>
        <w:tc>
          <w:tcPr>
            <w:tcW w:w="842" w:type="dxa"/>
            <w:vAlign w:val="center"/>
          </w:tcPr>
          <w:p w14:paraId="140990B8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1284" w:type="dxa"/>
            <w:vAlign w:val="center"/>
          </w:tcPr>
          <w:p w14:paraId="4E01A441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5 to 0.08</w:t>
            </w:r>
          </w:p>
        </w:tc>
        <w:tc>
          <w:tcPr>
            <w:tcW w:w="993" w:type="dxa"/>
            <w:vAlign w:val="center"/>
          </w:tcPr>
          <w:p w14:paraId="30074168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604</w:t>
            </w:r>
          </w:p>
        </w:tc>
        <w:tc>
          <w:tcPr>
            <w:tcW w:w="708" w:type="dxa"/>
            <w:vAlign w:val="center"/>
          </w:tcPr>
          <w:p w14:paraId="21650CEC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  <w:t>-.03</w:t>
            </w:r>
          </w:p>
        </w:tc>
        <w:tc>
          <w:tcPr>
            <w:tcW w:w="1418" w:type="dxa"/>
            <w:vAlign w:val="center"/>
          </w:tcPr>
          <w:p w14:paraId="3CAD80EB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11 to 0.04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67378046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341</w:t>
            </w:r>
          </w:p>
        </w:tc>
      </w:tr>
      <w:tr w:rsidR="00D103EF" w:rsidRPr="00420015" w14:paraId="00AADBBC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71CAF2FB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>Living alone (age 22)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11D873D5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2</w:t>
            </w:r>
          </w:p>
        </w:tc>
        <w:tc>
          <w:tcPr>
            <w:tcW w:w="1276" w:type="dxa"/>
            <w:vAlign w:val="center"/>
          </w:tcPr>
          <w:p w14:paraId="37E0748B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9 to 0.05</w:t>
            </w:r>
          </w:p>
        </w:tc>
        <w:tc>
          <w:tcPr>
            <w:tcW w:w="1134" w:type="dxa"/>
            <w:vAlign w:val="center"/>
          </w:tcPr>
          <w:p w14:paraId="38E3BAE2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625</w:t>
            </w:r>
          </w:p>
        </w:tc>
        <w:tc>
          <w:tcPr>
            <w:tcW w:w="842" w:type="dxa"/>
            <w:vAlign w:val="center"/>
          </w:tcPr>
          <w:p w14:paraId="13854765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6</w:t>
            </w:r>
          </w:p>
        </w:tc>
        <w:tc>
          <w:tcPr>
            <w:tcW w:w="1284" w:type="dxa"/>
            <w:vAlign w:val="center"/>
          </w:tcPr>
          <w:p w14:paraId="7B10B89E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2 to 0.14</w:t>
            </w:r>
          </w:p>
        </w:tc>
        <w:tc>
          <w:tcPr>
            <w:tcW w:w="993" w:type="dxa"/>
            <w:vAlign w:val="center"/>
          </w:tcPr>
          <w:p w14:paraId="4B8777D0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55</w:t>
            </w:r>
          </w:p>
        </w:tc>
        <w:tc>
          <w:tcPr>
            <w:tcW w:w="708" w:type="dxa"/>
            <w:vAlign w:val="center"/>
          </w:tcPr>
          <w:p w14:paraId="270C4E7D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Cs/>
                <w:color w:val="000000"/>
                <w:sz w:val="22"/>
                <w:szCs w:val="22"/>
              </w:rPr>
              <w:t>0.03</w:t>
            </w:r>
          </w:p>
        </w:tc>
        <w:tc>
          <w:tcPr>
            <w:tcW w:w="1418" w:type="dxa"/>
            <w:vAlign w:val="center"/>
          </w:tcPr>
          <w:p w14:paraId="1E2BE8C7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5 to 0.11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158DEC31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500</w:t>
            </w:r>
          </w:p>
        </w:tc>
      </w:tr>
      <w:tr w:rsidR="00D103EF" w:rsidRPr="00420015" w14:paraId="104B9BAB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35BC7D29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1B1A5AC6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5D192ACE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1134" w:type="dxa"/>
            <w:vAlign w:val="center"/>
          </w:tcPr>
          <w:p w14:paraId="298C089D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842" w:type="dxa"/>
            <w:vAlign w:val="center"/>
          </w:tcPr>
          <w:p w14:paraId="7C333876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</w:p>
        </w:tc>
        <w:tc>
          <w:tcPr>
            <w:tcW w:w="1284" w:type="dxa"/>
            <w:vAlign w:val="center"/>
          </w:tcPr>
          <w:p w14:paraId="540A075E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3" w:type="dxa"/>
            <w:vAlign w:val="center"/>
          </w:tcPr>
          <w:p w14:paraId="1FC98EC5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708" w:type="dxa"/>
            <w:vAlign w:val="center"/>
          </w:tcPr>
          <w:p w14:paraId="1276EB71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418" w:type="dxa"/>
            <w:vAlign w:val="center"/>
          </w:tcPr>
          <w:p w14:paraId="773319A6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7E6C0012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D103EF" w:rsidRPr="00420015" w14:paraId="6EA6A901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3F9F9C9A" w14:textId="77777777" w:rsidR="00D103EF" w:rsidRPr="00420015" w:rsidRDefault="00D103EF" w:rsidP="00156B0E">
            <w:pPr>
              <w:rPr>
                <w:rFonts w:ascii="Times New Roman" w:hAnsi="Times New Roman" w:cs="Times New Roman"/>
                <w:b/>
              </w:rPr>
            </w:pPr>
            <w:r w:rsidRPr="00420015">
              <w:rPr>
                <w:rFonts w:ascii="Times New Roman" w:hAnsi="Times New Roman" w:cs="Times New Roman"/>
                <w:b/>
              </w:rPr>
              <w:t>Outcomes at age 20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6947A399" w14:textId="77777777" w:rsidR="00D103EF" w:rsidRPr="00CC337B" w:rsidRDefault="00D103EF" w:rsidP="00156B0E">
            <w:pPr>
              <w:tabs>
                <w:tab w:val="decimal" w:pos="27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42</w:t>
            </w:r>
          </w:p>
        </w:tc>
        <w:tc>
          <w:tcPr>
            <w:tcW w:w="1276" w:type="dxa"/>
            <w:vAlign w:val="center"/>
          </w:tcPr>
          <w:p w14:paraId="7C5C14BF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35 to 0.48</w:t>
            </w:r>
          </w:p>
        </w:tc>
        <w:tc>
          <w:tcPr>
            <w:tcW w:w="1134" w:type="dxa"/>
            <w:vAlign w:val="center"/>
          </w:tcPr>
          <w:p w14:paraId="7394E05D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842" w:type="dxa"/>
            <w:vAlign w:val="center"/>
          </w:tcPr>
          <w:p w14:paraId="31704F17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  <w:tab w:val="decimal" w:pos="44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53</w:t>
            </w:r>
          </w:p>
        </w:tc>
        <w:tc>
          <w:tcPr>
            <w:tcW w:w="1284" w:type="dxa"/>
            <w:vAlign w:val="center"/>
          </w:tcPr>
          <w:p w14:paraId="3C96F036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46 to 0.59</w:t>
            </w:r>
          </w:p>
        </w:tc>
        <w:tc>
          <w:tcPr>
            <w:tcW w:w="993" w:type="dxa"/>
            <w:vAlign w:val="center"/>
          </w:tcPr>
          <w:p w14:paraId="058A0CB4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708" w:type="dxa"/>
            <w:vAlign w:val="center"/>
          </w:tcPr>
          <w:p w14:paraId="1C161B00" w14:textId="77777777" w:rsidR="00D103EF" w:rsidRPr="00CC337B" w:rsidRDefault="00D103EF" w:rsidP="00156B0E">
            <w:pPr>
              <w:tabs>
                <w:tab w:val="left" w:pos="254"/>
                <w:tab w:val="decimal" w:pos="331"/>
                <w:tab w:val="left" w:pos="391"/>
                <w:tab w:val="left" w:pos="53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32</w:t>
            </w:r>
          </w:p>
        </w:tc>
        <w:tc>
          <w:tcPr>
            <w:tcW w:w="1418" w:type="dxa"/>
            <w:vAlign w:val="center"/>
          </w:tcPr>
          <w:p w14:paraId="17169F07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25 to 0.39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59DF82B8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D103EF" w:rsidRPr="00420015" w14:paraId="73E35D07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AAE753E" w14:textId="77777777" w:rsidR="00D103EF" w:rsidRPr="00420015" w:rsidRDefault="00D103EF" w:rsidP="00156B0E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61D471F6" w14:textId="77777777" w:rsidR="00D103EF" w:rsidRPr="00CC337B" w:rsidRDefault="00D103EF" w:rsidP="00156B0E">
            <w:pPr>
              <w:tabs>
                <w:tab w:val="decimal" w:pos="27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2E24CB2D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1134" w:type="dxa"/>
            <w:vAlign w:val="center"/>
          </w:tcPr>
          <w:p w14:paraId="54934AE6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842" w:type="dxa"/>
            <w:vAlign w:val="center"/>
          </w:tcPr>
          <w:p w14:paraId="31AD3352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  <w:tab w:val="decimal" w:pos="44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284" w:type="dxa"/>
            <w:vAlign w:val="center"/>
          </w:tcPr>
          <w:p w14:paraId="5C969B7E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3" w:type="dxa"/>
            <w:vAlign w:val="center"/>
          </w:tcPr>
          <w:p w14:paraId="18D80E49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708" w:type="dxa"/>
            <w:vAlign w:val="center"/>
          </w:tcPr>
          <w:p w14:paraId="33A8D45F" w14:textId="77777777" w:rsidR="00D103EF" w:rsidRPr="00CC337B" w:rsidRDefault="00D103EF" w:rsidP="00156B0E">
            <w:pPr>
              <w:tabs>
                <w:tab w:val="left" w:pos="254"/>
                <w:tab w:val="decimal" w:pos="331"/>
                <w:tab w:val="left" w:pos="391"/>
                <w:tab w:val="left" w:pos="53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418" w:type="dxa"/>
            <w:vAlign w:val="center"/>
          </w:tcPr>
          <w:p w14:paraId="6EE80FC9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57B2729A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D103EF" w:rsidRPr="00156B0E" w14:paraId="06156048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7474C2A3" w14:textId="77777777" w:rsidR="00D103EF" w:rsidRPr="0001686C" w:rsidRDefault="00D103EF" w:rsidP="00156B0E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01686C">
              <w:rPr>
                <w:rFonts w:ascii="Times New Roman" w:hAnsi="Times New Roman" w:cs="Times New Roman"/>
                <w:b/>
                <w:lang w:val="en-US"/>
              </w:rPr>
              <w:t>Stress and Health before COVID-19 (age 20)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3E5BD309" w14:textId="77777777" w:rsidR="00D103EF" w:rsidRPr="0001686C" w:rsidRDefault="00D103EF" w:rsidP="00156B0E">
            <w:pPr>
              <w:tabs>
                <w:tab w:val="decimal" w:pos="27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276" w:type="dxa"/>
            <w:vAlign w:val="center"/>
          </w:tcPr>
          <w:p w14:paraId="63BBE8CB" w14:textId="77777777" w:rsidR="00D103EF" w:rsidRPr="0001686C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134" w:type="dxa"/>
            <w:vAlign w:val="center"/>
          </w:tcPr>
          <w:p w14:paraId="3ADE9C7F" w14:textId="77777777" w:rsidR="00D103EF" w:rsidRPr="0001686C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2" w:type="dxa"/>
            <w:vAlign w:val="center"/>
          </w:tcPr>
          <w:p w14:paraId="09268B6F" w14:textId="77777777" w:rsidR="00D103EF" w:rsidRPr="0001686C" w:rsidRDefault="00D103EF" w:rsidP="00156B0E">
            <w:pPr>
              <w:tabs>
                <w:tab w:val="left" w:pos="114"/>
                <w:tab w:val="left" w:pos="256"/>
                <w:tab w:val="left" w:pos="395"/>
                <w:tab w:val="decimal" w:pos="44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284" w:type="dxa"/>
            <w:vAlign w:val="center"/>
          </w:tcPr>
          <w:p w14:paraId="26BFC5E4" w14:textId="77777777" w:rsidR="00D103EF" w:rsidRPr="0001686C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93" w:type="dxa"/>
            <w:vAlign w:val="center"/>
          </w:tcPr>
          <w:p w14:paraId="261787E2" w14:textId="77777777" w:rsidR="00D103EF" w:rsidRPr="0001686C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708" w:type="dxa"/>
            <w:vAlign w:val="center"/>
          </w:tcPr>
          <w:p w14:paraId="6FC4AA96" w14:textId="77777777" w:rsidR="00D103EF" w:rsidRPr="0001686C" w:rsidRDefault="00D103EF" w:rsidP="00156B0E">
            <w:pPr>
              <w:tabs>
                <w:tab w:val="left" w:pos="254"/>
                <w:tab w:val="decimal" w:pos="331"/>
                <w:tab w:val="left" w:pos="391"/>
                <w:tab w:val="left" w:pos="53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418" w:type="dxa"/>
            <w:vAlign w:val="center"/>
          </w:tcPr>
          <w:p w14:paraId="66D13340" w14:textId="77777777" w:rsidR="00D103EF" w:rsidRPr="0001686C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02A81AB6" w14:textId="77777777" w:rsidR="00D103EF" w:rsidRPr="0001686C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D103EF" w:rsidRPr="00420015" w14:paraId="3D908069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7D1B6B6B" w14:textId="77777777" w:rsidR="00D103EF" w:rsidRPr="00420015" w:rsidRDefault="00D103EF" w:rsidP="00156B0E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20015">
              <w:rPr>
                <w:rFonts w:ascii="Times New Roman" w:hAnsi="Times New Roman" w:cs="Times New Roman"/>
                <w:color w:val="000000" w:themeColor="text1"/>
              </w:rPr>
              <w:t>Perceived social exclusion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1FF4E0B9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0</w:t>
            </w:r>
          </w:p>
        </w:tc>
        <w:tc>
          <w:tcPr>
            <w:tcW w:w="1276" w:type="dxa"/>
            <w:vAlign w:val="center"/>
          </w:tcPr>
          <w:p w14:paraId="105DE350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 to 0.18</w:t>
            </w:r>
          </w:p>
        </w:tc>
        <w:tc>
          <w:tcPr>
            <w:tcW w:w="1134" w:type="dxa"/>
            <w:vAlign w:val="center"/>
          </w:tcPr>
          <w:p w14:paraId="7CE64030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7</w:t>
            </w:r>
          </w:p>
        </w:tc>
        <w:tc>
          <w:tcPr>
            <w:tcW w:w="842" w:type="dxa"/>
            <w:vAlign w:val="center"/>
          </w:tcPr>
          <w:p w14:paraId="28396042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1284" w:type="dxa"/>
            <w:vAlign w:val="center"/>
          </w:tcPr>
          <w:p w14:paraId="3C2E9054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2 to 0.16</w:t>
            </w:r>
          </w:p>
        </w:tc>
        <w:tc>
          <w:tcPr>
            <w:tcW w:w="993" w:type="dxa"/>
            <w:vAlign w:val="center"/>
          </w:tcPr>
          <w:p w14:paraId="6163C3E0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34</w:t>
            </w:r>
          </w:p>
        </w:tc>
        <w:tc>
          <w:tcPr>
            <w:tcW w:w="708" w:type="dxa"/>
            <w:vAlign w:val="center"/>
          </w:tcPr>
          <w:p w14:paraId="4B5E4EA7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5</w:t>
            </w:r>
          </w:p>
        </w:tc>
        <w:tc>
          <w:tcPr>
            <w:tcW w:w="1418" w:type="dxa"/>
            <w:vAlign w:val="center"/>
          </w:tcPr>
          <w:p w14:paraId="7BFC342E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8 to 0.23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156ACEE9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D103EF" w:rsidRPr="00420015" w14:paraId="47E046F0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B9B05B9" w14:textId="77777777" w:rsidR="00D103EF" w:rsidRPr="00420015" w:rsidRDefault="00D103EF" w:rsidP="00156B0E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20015">
              <w:rPr>
                <w:rFonts w:ascii="Times New Roman" w:hAnsi="Times New Roman" w:cs="Times New Roman"/>
                <w:color w:val="000000" w:themeColor="text1"/>
              </w:rPr>
              <w:t>Low social support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35377249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1276" w:type="dxa"/>
            <w:vAlign w:val="center"/>
          </w:tcPr>
          <w:p w14:paraId="2B281989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4 to 0.11</w:t>
            </w:r>
          </w:p>
        </w:tc>
        <w:tc>
          <w:tcPr>
            <w:tcW w:w="1134" w:type="dxa"/>
            <w:vAlign w:val="center"/>
          </w:tcPr>
          <w:p w14:paraId="3C686D65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337</w:t>
            </w:r>
          </w:p>
        </w:tc>
        <w:tc>
          <w:tcPr>
            <w:tcW w:w="842" w:type="dxa"/>
            <w:vAlign w:val="center"/>
          </w:tcPr>
          <w:p w14:paraId="0D398041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5</w:t>
            </w:r>
          </w:p>
        </w:tc>
        <w:tc>
          <w:tcPr>
            <w:tcW w:w="1284" w:type="dxa"/>
            <w:vAlign w:val="center"/>
          </w:tcPr>
          <w:p w14:paraId="71F9F8CE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2 to 0.13</w:t>
            </w:r>
          </w:p>
        </w:tc>
        <w:tc>
          <w:tcPr>
            <w:tcW w:w="993" w:type="dxa"/>
            <w:vAlign w:val="center"/>
          </w:tcPr>
          <w:p w14:paraId="1DCAE3B6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46</w:t>
            </w:r>
          </w:p>
        </w:tc>
        <w:tc>
          <w:tcPr>
            <w:tcW w:w="708" w:type="dxa"/>
            <w:vAlign w:val="center"/>
          </w:tcPr>
          <w:p w14:paraId="0B8E6DC0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bCs/>
                <w:i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i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1418" w:type="dxa"/>
            <w:vAlign w:val="center"/>
          </w:tcPr>
          <w:p w14:paraId="72150DCD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 to 0.15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2CBF7460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58</w:t>
            </w:r>
          </w:p>
        </w:tc>
      </w:tr>
      <w:tr w:rsidR="00D103EF" w:rsidRPr="00420015" w14:paraId="326F79B8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20E4AA5" w14:textId="77777777" w:rsidR="00D103EF" w:rsidRPr="00420015" w:rsidRDefault="00D103EF" w:rsidP="00156B0E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20015">
              <w:rPr>
                <w:rFonts w:ascii="Times New Roman" w:hAnsi="Times New Roman" w:cs="Times New Roman"/>
              </w:rPr>
              <w:t>Bullying victimization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79524D2B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1</w:t>
            </w:r>
          </w:p>
        </w:tc>
        <w:tc>
          <w:tcPr>
            <w:tcW w:w="1276" w:type="dxa"/>
            <w:vAlign w:val="center"/>
          </w:tcPr>
          <w:p w14:paraId="6567516C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5 to 0.18</w:t>
            </w:r>
          </w:p>
        </w:tc>
        <w:tc>
          <w:tcPr>
            <w:tcW w:w="1134" w:type="dxa"/>
            <w:vAlign w:val="center"/>
          </w:tcPr>
          <w:p w14:paraId="47AB953E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1</w:t>
            </w:r>
          </w:p>
        </w:tc>
        <w:tc>
          <w:tcPr>
            <w:tcW w:w="842" w:type="dxa"/>
            <w:vAlign w:val="center"/>
          </w:tcPr>
          <w:p w14:paraId="1C8952C7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0</w:t>
            </w:r>
          </w:p>
        </w:tc>
        <w:tc>
          <w:tcPr>
            <w:tcW w:w="1284" w:type="dxa"/>
            <w:vAlign w:val="center"/>
          </w:tcPr>
          <w:p w14:paraId="5B395B4E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 to 0.17</w:t>
            </w:r>
          </w:p>
        </w:tc>
        <w:tc>
          <w:tcPr>
            <w:tcW w:w="993" w:type="dxa"/>
            <w:vAlign w:val="center"/>
          </w:tcPr>
          <w:p w14:paraId="4270B652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4</w:t>
            </w:r>
          </w:p>
        </w:tc>
        <w:tc>
          <w:tcPr>
            <w:tcW w:w="708" w:type="dxa"/>
            <w:vAlign w:val="center"/>
          </w:tcPr>
          <w:p w14:paraId="790F52B5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0</w:t>
            </w:r>
          </w:p>
        </w:tc>
        <w:tc>
          <w:tcPr>
            <w:tcW w:w="1418" w:type="dxa"/>
            <w:vAlign w:val="center"/>
          </w:tcPr>
          <w:p w14:paraId="5BE4F1AC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 to 0.18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79184080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8</w:t>
            </w:r>
          </w:p>
        </w:tc>
      </w:tr>
      <w:tr w:rsidR="00D103EF" w:rsidRPr="00420015" w14:paraId="1B64DE9E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799D4E33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>Low trust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22CDE9DF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1276" w:type="dxa"/>
            <w:vAlign w:val="center"/>
          </w:tcPr>
          <w:p w14:paraId="5091E6DA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4 to 0.11</w:t>
            </w:r>
          </w:p>
        </w:tc>
        <w:tc>
          <w:tcPr>
            <w:tcW w:w="1134" w:type="dxa"/>
            <w:vAlign w:val="center"/>
          </w:tcPr>
          <w:p w14:paraId="0852270B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337</w:t>
            </w:r>
          </w:p>
        </w:tc>
        <w:tc>
          <w:tcPr>
            <w:tcW w:w="842" w:type="dxa"/>
            <w:vAlign w:val="center"/>
          </w:tcPr>
          <w:p w14:paraId="52B08F69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1284" w:type="dxa"/>
            <w:vAlign w:val="center"/>
          </w:tcPr>
          <w:p w14:paraId="5A7A94BF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3 to 0.11</w:t>
            </w:r>
          </w:p>
        </w:tc>
        <w:tc>
          <w:tcPr>
            <w:tcW w:w="993" w:type="dxa"/>
            <w:vAlign w:val="center"/>
          </w:tcPr>
          <w:p w14:paraId="2BA948EB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218</w:t>
            </w:r>
          </w:p>
        </w:tc>
        <w:tc>
          <w:tcPr>
            <w:tcW w:w="708" w:type="dxa"/>
            <w:vAlign w:val="center"/>
          </w:tcPr>
          <w:p w14:paraId="185F1792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5</w:t>
            </w:r>
          </w:p>
        </w:tc>
        <w:tc>
          <w:tcPr>
            <w:tcW w:w="1418" w:type="dxa"/>
            <w:vAlign w:val="center"/>
          </w:tcPr>
          <w:p w14:paraId="1317F85C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8 to 0.23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199F9D5E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D103EF" w:rsidRPr="00420015" w14:paraId="613FF750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7BD011C" w14:textId="659D977F" w:rsidR="00D103EF" w:rsidRPr="0001686C" w:rsidRDefault="00D103EF" w:rsidP="00156B0E">
            <w:pPr>
              <w:rPr>
                <w:rFonts w:ascii="Times New Roman" w:hAnsi="Times New Roman" w:cs="Times New Roman"/>
                <w:lang w:val="en-US"/>
              </w:rPr>
            </w:pPr>
            <w:r w:rsidRPr="0001686C">
              <w:rPr>
                <w:rFonts w:ascii="Times New Roman" w:hAnsi="Times New Roman" w:cs="Times New Roman"/>
                <w:lang w:val="en-US"/>
              </w:rPr>
              <w:t xml:space="preserve">Sum of </w:t>
            </w:r>
            <w:r w:rsidR="00152FEC">
              <w:rPr>
                <w:rFonts w:ascii="Times New Roman" w:hAnsi="Times New Roman" w:cs="Times New Roman"/>
                <w:lang w:val="en-US"/>
              </w:rPr>
              <w:t xml:space="preserve">stressful </w:t>
            </w:r>
            <w:r w:rsidRPr="0001686C">
              <w:rPr>
                <w:rFonts w:ascii="Times New Roman" w:hAnsi="Times New Roman" w:cs="Times New Roman"/>
                <w:lang w:val="en-US"/>
              </w:rPr>
              <w:t>life events in past 3 years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78E03B00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1</w:t>
            </w:r>
          </w:p>
        </w:tc>
        <w:tc>
          <w:tcPr>
            <w:tcW w:w="1276" w:type="dxa"/>
            <w:vAlign w:val="center"/>
          </w:tcPr>
          <w:p w14:paraId="4D44792B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5 to 0.18</w:t>
            </w:r>
          </w:p>
        </w:tc>
        <w:tc>
          <w:tcPr>
            <w:tcW w:w="1134" w:type="dxa"/>
            <w:vAlign w:val="center"/>
          </w:tcPr>
          <w:p w14:paraId="56E93E5C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1</w:t>
            </w:r>
          </w:p>
        </w:tc>
        <w:tc>
          <w:tcPr>
            <w:tcW w:w="842" w:type="dxa"/>
            <w:vAlign w:val="center"/>
          </w:tcPr>
          <w:p w14:paraId="4D0A4429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08</w:t>
            </w:r>
          </w:p>
        </w:tc>
        <w:tc>
          <w:tcPr>
            <w:tcW w:w="1284" w:type="dxa"/>
            <w:vAlign w:val="center"/>
          </w:tcPr>
          <w:p w14:paraId="1DE5B296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 to 0.16</w:t>
            </w:r>
          </w:p>
        </w:tc>
        <w:tc>
          <w:tcPr>
            <w:tcW w:w="993" w:type="dxa"/>
            <w:vAlign w:val="center"/>
          </w:tcPr>
          <w:p w14:paraId="1000E83B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20</w:t>
            </w:r>
          </w:p>
        </w:tc>
        <w:tc>
          <w:tcPr>
            <w:tcW w:w="708" w:type="dxa"/>
            <w:vAlign w:val="center"/>
          </w:tcPr>
          <w:p w14:paraId="0DD9DAB5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1</w:t>
            </w:r>
          </w:p>
        </w:tc>
        <w:tc>
          <w:tcPr>
            <w:tcW w:w="1418" w:type="dxa"/>
            <w:vAlign w:val="center"/>
          </w:tcPr>
          <w:p w14:paraId="79A7F8DD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5 to 0.18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3C032F72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1</w:t>
            </w:r>
          </w:p>
        </w:tc>
      </w:tr>
      <w:tr w:rsidR="00D103EF" w:rsidRPr="00420015" w14:paraId="076EFF0D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DFF9C2A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>Low self-rated health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0216EAE0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0</w:t>
            </w:r>
          </w:p>
        </w:tc>
        <w:tc>
          <w:tcPr>
            <w:tcW w:w="1276" w:type="dxa"/>
            <w:vAlign w:val="center"/>
          </w:tcPr>
          <w:p w14:paraId="443D5157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4 to 0.17</w:t>
            </w:r>
          </w:p>
        </w:tc>
        <w:tc>
          <w:tcPr>
            <w:tcW w:w="1134" w:type="dxa"/>
            <w:vAlign w:val="center"/>
          </w:tcPr>
          <w:p w14:paraId="7F6658C3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3</w:t>
            </w:r>
          </w:p>
        </w:tc>
        <w:tc>
          <w:tcPr>
            <w:tcW w:w="842" w:type="dxa"/>
            <w:vAlign w:val="center"/>
          </w:tcPr>
          <w:p w14:paraId="14681FBD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1284" w:type="dxa"/>
            <w:vAlign w:val="center"/>
          </w:tcPr>
          <w:p w14:paraId="7996428A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 to 0.14</w:t>
            </w:r>
          </w:p>
        </w:tc>
        <w:tc>
          <w:tcPr>
            <w:tcW w:w="993" w:type="dxa"/>
            <w:vAlign w:val="center"/>
          </w:tcPr>
          <w:p w14:paraId="1483A0C5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9</w:t>
            </w:r>
          </w:p>
        </w:tc>
        <w:tc>
          <w:tcPr>
            <w:tcW w:w="708" w:type="dxa"/>
            <w:vAlign w:val="center"/>
          </w:tcPr>
          <w:p w14:paraId="18BB6A21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2</w:t>
            </w:r>
          </w:p>
        </w:tc>
        <w:tc>
          <w:tcPr>
            <w:tcW w:w="1418" w:type="dxa"/>
            <w:vAlign w:val="center"/>
          </w:tcPr>
          <w:p w14:paraId="68E32F2E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5 to 0.19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6E95E494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1</w:t>
            </w:r>
          </w:p>
        </w:tc>
      </w:tr>
      <w:tr w:rsidR="00D103EF" w:rsidRPr="00420015" w14:paraId="59CD9AEA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83B3DCF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23BF0EDC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73A9CD88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1134" w:type="dxa"/>
            <w:vAlign w:val="center"/>
          </w:tcPr>
          <w:p w14:paraId="543EE2C6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842" w:type="dxa"/>
            <w:vAlign w:val="center"/>
          </w:tcPr>
          <w:p w14:paraId="0B8EB640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</w:p>
        </w:tc>
        <w:tc>
          <w:tcPr>
            <w:tcW w:w="1284" w:type="dxa"/>
            <w:vAlign w:val="center"/>
          </w:tcPr>
          <w:p w14:paraId="7CF27370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3" w:type="dxa"/>
            <w:vAlign w:val="center"/>
          </w:tcPr>
          <w:p w14:paraId="7C4386BF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708" w:type="dxa"/>
            <w:vAlign w:val="center"/>
          </w:tcPr>
          <w:p w14:paraId="45953F5A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418" w:type="dxa"/>
            <w:vAlign w:val="center"/>
          </w:tcPr>
          <w:p w14:paraId="09AC442E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30C03C14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D103EF" w:rsidRPr="00156B0E" w14:paraId="1C33CE1B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3FBCE012" w14:textId="77777777" w:rsidR="00D103EF" w:rsidRPr="0001686C" w:rsidRDefault="00D103EF" w:rsidP="00156B0E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01686C">
              <w:rPr>
                <w:rFonts w:ascii="Times New Roman" w:hAnsi="Times New Roman" w:cs="Times New Roman"/>
                <w:b/>
                <w:lang w:val="en-US"/>
              </w:rPr>
              <w:t>Health risks during COVID-19 (age 22)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4BECDCF1" w14:textId="77777777" w:rsidR="00D103EF" w:rsidRPr="0001686C" w:rsidRDefault="00D103EF" w:rsidP="00156B0E">
            <w:pPr>
              <w:tabs>
                <w:tab w:val="decimal" w:pos="27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276" w:type="dxa"/>
            <w:vAlign w:val="center"/>
          </w:tcPr>
          <w:p w14:paraId="58E4F18D" w14:textId="77777777" w:rsidR="00D103EF" w:rsidRPr="0001686C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134" w:type="dxa"/>
            <w:vAlign w:val="center"/>
          </w:tcPr>
          <w:p w14:paraId="62138C8E" w14:textId="77777777" w:rsidR="00D103EF" w:rsidRPr="0001686C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2" w:type="dxa"/>
            <w:vAlign w:val="center"/>
          </w:tcPr>
          <w:p w14:paraId="230417BA" w14:textId="77777777" w:rsidR="00D103EF" w:rsidRPr="0001686C" w:rsidRDefault="00D103EF" w:rsidP="00156B0E">
            <w:pPr>
              <w:tabs>
                <w:tab w:val="left" w:pos="114"/>
                <w:tab w:val="left" w:pos="256"/>
                <w:tab w:val="left" w:pos="395"/>
                <w:tab w:val="decimal" w:pos="44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284" w:type="dxa"/>
            <w:vAlign w:val="center"/>
          </w:tcPr>
          <w:p w14:paraId="6F0F02E0" w14:textId="77777777" w:rsidR="00D103EF" w:rsidRPr="0001686C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93" w:type="dxa"/>
            <w:vAlign w:val="center"/>
          </w:tcPr>
          <w:p w14:paraId="2DEE3014" w14:textId="77777777" w:rsidR="00D103EF" w:rsidRPr="0001686C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708" w:type="dxa"/>
            <w:vAlign w:val="center"/>
          </w:tcPr>
          <w:p w14:paraId="25B74DE7" w14:textId="77777777" w:rsidR="00D103EF" w:rsidRPr="0001686C" w:rsidRDefault="00D103EF" w:rsidP="00156B0E">
            <w:pPr>
              <w:tabs>
                <w:tab w:val="left" w:pos="254"/>
                <w:tab w:val="decimal" w:pos="331"/>
                <w:tab w:val="left" w:pos="391"/>
                <w:tab w:val="left" w:pos="53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418" w:type="dxa"/>
            <w:vAlign w:val="center"/>
          </w:tcPr>
          <w:p w14:paraId="04345A35" w14:textId="77777777" w:rsidR="00D103EF" w:rsidRPr="0001686C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67755B13" w14:textId="77777777" w:rsidR="00D103EF" w:rsidRPr="0001686C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  <w:lang w:val="en-US"/>
              </w:rPr>
            </w:pPr>
          </w:p>
        </w:tc>
      </w:tr>
      <w:tr w:rsidR="00D103EF" w:rsidRPr="00420015" w14:paraId="7325B728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A76B25C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>Occupational risks–loved one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06A53104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2</w:t>
            </w:r>
          </w:p>
        </w:tc>
        <w:tc>
          <w:tcPr>
            <w:tcW w:w="1276" w:type="dxa"/>
            <w:vAlign w:val="center"/>
          </w:tcPr>
          <w:p w14:paraId="0A5625C5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8 to 0.05</w:t>
            </w:r>
          </w:p>
        </w:tc>
        <w:tc>
          <w:tcPr>
            <w:tcW w:w="1134" w:type="dxa"/>
            <w:vAlign w:val="center"/>
          </w:tcPr>
          <w:p w14:paraId="25F3BCB4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561</w:t>
            </w:r>
          </w:p>
        </w:tc>
        <w:tc>
          <w:tcPr>
            <w:tcW w:w="842" w:type="dxa"/>
            <w:vAlign w:val="center"/>
          </w:tcPr>
          <w:p w14:paraId="129AF978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</w:t>
            </w:r>
          </w:p>
        </w:tc>
        <w:tc>
          <w:tcPr>
            <w:tcW w:w="1284" w:type="dxa"/>
            <w:vAlign w:val="center"/>
          </w:tcPr>
          <w:p w14:paraId="5E612D49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6 to 0.06</w:t>
            </w:r>
          </w:p>
        </w:tc>
        <w:tc>
          <w:tcPr>
            <w:tcW w:w="993" w:type="dxa"/>
            <w:vAlign w:val="center"/>
          </w:tcPr>
          <w:p w14:paraId="5113284E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923</w:t>
            </w:r>
          </w:p>
        </w:tc>
        <w:tc>
          <w:tcPr>
            <w:tcW w:w="708" w:type="dxa"/>
            <w:vAlign w:val="center"/>
          </w:tcPr>
          <w:p w14:paraId="66FE098E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</w:t>
            </w:r>
          </w:p>
        </w:tc>
        <w:tc>
          <w:tcPr>
            <w:tcW w:w="1418" w:type="dxa"/>
            <w:vAlign w:val="center"/>
          </w:tcPr>
          <w:p w14:paraId="3AC188E5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4 to 0.10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2DAD79C8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331</w:t>
            </w:r>
          </w:p>
        </w:tc>
      </w:tr>
      <w:tr w:rsidR="00D103EF" w:rsidRPr="00420015" w14:paraId="50E7668A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08F08101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>Health risks–loved one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0D91C66D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1276" w:type="dxa"/>
            <w:vAlign w:val="center"/>
          </w:tcPr>
          <w:p w14:paraId="2C760CE1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 to 0.14</w:t>
            </w:r>
          </w:p>
        </w:tc>
        <w:tc>
          <w:tcPr>
            <w:tcW w:w="1134" w:type="dxa"/>
            <w:vAlign w:val="center"/>
          </w:tcPr>
          <w:p w14:paraId="47D8DFF1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4</w:t>
            </w:r>
          </w:p>
        </w:tc>
        <w:tc>
          <w:tcPr>
            <w:tcW w:w="842" w:type="dxa"/>
            <w:vAlign w:val="center"/>
          </w:tcPr>
          <w:p w14:paraId="6613EFF9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b/>
                <w:i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i/>
                <w:color w:val="000000"/>
                <w:sz w:val="22"/>
                <w:szCs w:val="22"/>
              </w:rPr>
              <w:t>0.06</w:t>
            </w:r>
          </w:p>
        </w:tc>
        <w:tc>
          <w:tcPr>
            <w:tcW w:w="1284" w:type="dxa"/>
            <w:vAlign w:val="center"/>
          </w:tcPr>
          <w:p w14:paraId="25EA11FA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 to 0.12</w:t>
            </w:r>
          </w:p>
        </w:tc>
        <w:tc>
          <w:tcPr>
            <w:tcW w:w="993" w:type="dxa"/>
            <w:vAlign w:val="center"/>
          </w:tcPr>
          <w:p w14:paraId="1FC07A97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61</w:t>
            </w:r>
          </w:p>
        </w:tc>
        <w:tc>
          <w:tcPr>
            <w:tcW w:w="708" w:type="dxa"/>
            <w:vAlign w:val="center"/>
          </w:tcPr>
          <w:p w14:paraId="362BB35F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1418" w:type="dxa"/>
            <w:vAlign w:val="center"/>
          </w:tcPr>
          <w:p w14:paraId="458D060C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3 to 0.11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4E2DDF96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212</w:t>
            </w:r>
          </w:p>
        </w:tc>
      </w:tr>
      <w:tr w:rsidR="00D103EF" w:rsidRPr="00420015" w14:paraId="1A5E5BCF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5855AF4C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>Actual illness–loved one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6A32D76A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09</w:t>
            </w:r>
          </w:p>
        </w:tc>
        <w:tc>
          <w:tcPr>
            <w:tcW w:w="1276" w:type="dxa"/>
            <w:vAlign w:val="center"/>
          </w:tcPr>
          <w:p w14:paraId="3B7EF16C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2 to 0.16</w:t>
            </w:r>
          </w:p>
        </w:tc>
        <w:tc>
          <w:tcPr>
            <w:tcW w:w="1134" w:type="dxa"/>
            <w:vAlign w:val="center"/>
          </w:tcPr>
          <w:p w14:paraId="10009600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2</w:t>
            </w:r>
          </w:p>
        </w:tc>
        <w:tc>
          <w:tcPr>
            <w:tcW w:w="842" w:type="dxa"/>
            <w:vAlign w:val="center"/>
          </w:tcPr>
          <w:p w14:paraId="018748B5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b/>
                <w:i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i/>
                <w:color w:val="000000"/>
                <w:sz w:val="22"/>
                <w:szCs w:val="22"/>
              </w:rPr>
              <w:t>0.06</w:t>
            </w:r>
          </w:p>
        </w:tc>
        <w:tc>
          <w:tcPr>
            <w:tcW w:w="1284" w:type="dxa"/>
            <w:vAlign w:val="center"/>
          </w:tcPr>
          <w:p w14:paraId="3DFCFEE7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 to 0.13</w:t>
            </w:r>
          </w:p>
        </w:tc>
        <w:tc>
          <w:tcPr>
            <w:tcW w:w="993" w:type="dxa"/>
            <w:vAlign w:val="center"/>
          </w:tcPr>
          <w:p w14:paraId="2DCBB1C5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64</w:t>
            </w:r>
          </w:p>
        </w:tc>
        <w:tc>
          <w:tcPr>
            <w:tcW w:w="708" w:type="dxa"/>
            <w:vAlign w:val="center"/>
          </w:tcPr>
          <w:p w14:paraId="7A6FAD4D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6</w:t>
            </w:r>
          </w:p>
        </w:tc>
        <w:tc>
          <w:tcPr>
            <w:tcW w:w="1418" w:type="dxa"/>
            <w:vAlign w:val="center"/>
          </w:tcPr>
          <w:p w14:paraId="295861E7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2 to 0.13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3EB0A95E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36</w:t>
            </w:r>
          </w:p>
        </w:tc>
      </w:tr>
      <w:tr w:rsidR="00D103EF" w:rsidRPr="00420015" w14:paraId="52CB9AA9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30F4D3D1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>Occupational risks–self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3B6EB492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4</w:t>
            </w:r>
          </w:p>
        </w:tc>
        <w:tc>
          <w:tcPr>
            <w:tcW w:w="1276" w:type="dxa"/>
            <w:vAlign w:val="center"/>
          </w:tcPr>
          <w:p w14:paraId="21120EFF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11 to 0.02</w:t>
            </w:r>
          </w:p>
        </w:tc>
        <w:tc>
          <w:tcPr>
            <w:tcW w:w="1134" w:type="dxa"/>
            <w:vAlign w:val="center"/>
          </w:tcPr>
          <w:p w14:paraId="4CD60AD4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93</w:t>
            </w:r>
          </w:p>
        </w:tc>
        <w:tc>
          <w:tcPr>
            <w:tcW w:w="842" w:type="dxa"/>
            <w:vAlign w:val="center"/>
          </w:tcPr>
          <w:p w14:paraId="4A6A37B7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2</w:t>
            </w:r>
          </w:p>
        </w:tc>
        <w:tc>
          <w:tcPr>
            <w:tcW w:w="1284" w:type="dxa"/>
            <w:vAlign w:val="center"/>
          </w:tcPr>
          <w:p w14:paraId="67E83302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9 to 0.05</w:t>
            </w:r>
          </w:p>
        </w:tc>
        <w:tc>
          <w:tcPr>
            <w:tcW w:w="993" w:type="dxa"/>
            <w:vAlign w:val="center"/>
          </w:tcPr>
          <w:p w14:paraId="51F9B129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563</w:t>
            </w:r>
          </w:p>
        </w:tc>
        <w:tc>
          <w:tcPr>
            <w:tcW w:w="708" w:type="dxa"/>
            <w:vAlign w:val="center"/>
          </w:tcPr>
          <w:p w14:paraId="730E5F23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1418" w:type="dxa"/>
            <w:vAlign w:val="center"/>
          </w:tcPr>
          <w:p w14:paraId="0964BB7A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6 to 0.08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7878F13D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810</w:t>
            </w:r>
          </w:p>
        </w:tc>
      </w:tr>
      <w:tr w:rsidR="00D103EF" w:rsidRPr="00420015" w14:paraId="506D6D9B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67F915A4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lastRenderedPageBreak/>
              <w:t>Health risks–self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59C02305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5</w:t>
            </w:r>
          </w:p>
        </w:tc>
        <w:tc>
          <w:tcPr>
            <w:tcW w:w="1276" w:type="dxa"/>
            <w:vAlign w:val="center"/>
          </w:tcPr>
          <w:p w14:paraId="3B0C6CFB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2 to 0.12</w:t>
            </w:r>
          </w:p>
        </w:tc>
        <w:tc>
          <w:tcPr>
            <w:tcW w:w="1134" w:type="dxa"/>
            <w:vAlign w:val="center"/>
          </w:tcPr>
          <w:p w14:paraId="66BD9DD1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25</w:t>
            </w:r>
          </w:p>
        </w:tc>
        <w:tc>
          <w:tcPr>
            <w:tcW w:w="842" w:type="dxa"/>
            <w:vAlign w:val="center"/>
          </w:tcPr>
          <w:p w14:paraId="135C4374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08</w:t>
            </w:r>
          </w:p>
        </w:tc>
        <w:tc>
          <w:tcPr>
            <w:tcW w:w="1284" w:type="dxa"/>
            <w:vAlign w:val="center"/>
          </w:tcPr>
          <w:p w14:paraId="55947B87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 to 0.16</w:t>
            </w:r>
          </w:p>
        </w:tc>
        <w:tc>
          <w:tcPr>
            <w:tcW w:w="993" w:type="dxa"/>
            <w:vAlign w:val="center"/>
          </w:tcPr>
          <w:p w14:paraId="3C53C156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28</w:t>
            </w:r>
          </w:p>
        </w:tc>
        <w:tc>
          <w:tcPr>
            <w:tcW w:w="708" w:type="dxa"/>
            <w:vAlign w:val="center"/>
          </w:tcPr>
          <w:p w14:paraId="742CCB2B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i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i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1418" w:type="dxa"/>
            <w:vAlign w:val="center"/>
          </w:tcPr>
          <w:p w14:paraId="757B2309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1 to 0.14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0FFBF833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90</w:t>
            </w:r>
          </w:p>
        </w:tc>
      </w:tr>
      <w:tr w:rsidR="00D103EF" w:rsidRPr="00420015" w14:paraId="14AFA492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112AC2D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>Actual illness–self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1463FE29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</w:t>
            </w:r>
          </w:p>
        </w:tc>
        <w:tc>
          <w:tcPr>
            <w:tcW w:w="1276" w:type="dxa"/>
            <w:vAlign w:val="center"/>
          </w:tcPr>
          <w:p w14:paraId="5B1A2D21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4 to 0.09</w:t>
            </w:r>
          </w:p>
        </w:tc>
        <w:tc>
          <w:tcPr>
            <w:tcW w:w="1134" w:type="dxa"/>
            <w:vAlign w:val="center"/>
          </w:tcPr>
          <w:p w14:paraId="16423AB6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416</w:t>
            </w:r>
          </w:p>
        </w:tc>
        <w:tc>
          <w:tcPr>
            <w:tcW w:w="842" w:type="dxa"/>
            <w:vAlign w:val="center"/>
          </w:tcPr>
          <w:p w14:paraId="05D304EE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</w:t>
            </w:r>
          </w:p>
        </w:tc>
        <w:tc>
          <w:tcPr>
            <w:tcW w:w="1284" w:type="dxa"/>
            <w:vAlign w:val="center"/>
          </w:tcPr>
          <w:p w14:paraId="0B70C367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4 to 0.09</w:t>
            </w:r>
          </w:p>
        </w:tc>
        <w:tc>
          <w:tcPr>
            <w:tcW w:w="993" w:type="dxa"/>
            <w:vAlign w:val="center"/>
          </w:tcPr>
          <w:p w14:paraId="00050EF4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459</w:t>
            </w:r>
          </w:p>
        </w:tc>
        <w:tc>
          <w:tcPr>
            <w:tcW w:w="708" w:type="dxa"/>
            <w:vAlign w:val="center"/>
          </w:tcPr>
          <w:p w14:paraId="5D1B5385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08</w:t>
            </w:r>
          </w:p>
        </w:tc>
        <w:tc>
          <w:tcPr>
            <w:tcW w:w="1418" w:type="dxa"/>
            <w:vAlign w:val="center"/>
          </w:tcPr>
          <w:p w14:paraId="7C600DF3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 to 0.15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0C041BEA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6</w:t>
            </w:r>
          </w:p>
        </w:tc>
      </w:tr>
      <w:tr w:rsidR="00D103EF" w:rsidRPr="00420015" w14:paraId="3523049C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3149303C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5FCC344E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37FF6B41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1134" w:type="dxa"/>
            <w:vAlign w:val="center"/>
          </w:tcPr>
          <w:p w14:paraId="5CC26B10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842" w:type="dxa"/>
            <w:vAlign w:val="center"/>
          </w:tcPr>
          <w:p w14:paraId="29922579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1284" w:type="dxa"/>
            <w:vAlign w:val="center"/>
          </w:tcPr>
          <w:p w14:paraId="66B45292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3" w:type="dxa"/>
            <w:vAlign w:val="center"/>
          </w:tcPr>
          <w:p w14:paraId="2ED08D0C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708" w:type="dxa"/>
            <w:vAlign w:val="center"/>
          </w:tcPr>
          <w:p w14:paraId="11BFCF51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418" w:type="dxa"/>
            <w:vAlign w:val="center"/>
          </w:tcPr>
          <w:p w14:paraId="0681149F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2100C219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D103EF" w:rsidRPr="00420015" w14:paraId="00DA3812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B74B21C" w14:textId="47D8A3B8" w:rsidR="00D103EF" w:rsidRPr="00420015" w:rsidRDefault="00D103EF" w:rsidP="003E0E3D">
            <w:pPr>
              <w:rPr>
                <w:rFonts w:ascii="Times New Roman" w:hAnsi="Times New Roman" w:cs="Times New Roman"/>
                <w:b/>
              </w:rPr>
            </w:pPr>
            <w:r w:rsidRPr="00420015">
              <w:rPr>
                <w:rFonts w:ascii="Times New Roman" w:hAnsi="Times New Roman" w:cs="Times New Roman"/>
                <w:b/>
              </w:rPr>
              <w:t xml:space="preserve">Stressors </w:t>
            </w:r>
            <w:r w:rsidR="003E0E3D">
              <w:rPr>
                <w:rFonts w:ascii="Times New Roman" w:hAnsi="Times New Roman" w:cs="Times New Roman"/>
                <w:b/>
              </w:rPr>
              <w:t>d</w:t>
            </w:r>
            <w:r w:rsidRPr="00420015">
              <w:rPr>
                <w:rFonts w:ascii="Times New Roman" w:hAnsi="Times New Roman" w:cs="Times New Roman"/>
                <w:b/>
              </w:rPr>
              <w:t>uring COVID-19 (age 22)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66E1A30D" w14:textId="77777777" w:rsidR="00D103EF" w:rsidRPr="00CC337B" w:rsidRDefault="00D103EF" w:rsidP="00156B0E">
            <w:pPr>
              <w:tabs>
                <w:tab w:val="decimal" w:pos="278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7939237A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1134" w:type="dxa"/>
            <w:vAlign w:val="center"/>
          </w:tcPr>
          <w:p w14:paraId="201305E5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842" w:type="dxa"/>
            <w:vAlign w:val="center"/>
          </w:tcPr>
          <w:p w14:paraId="14D5DE5D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  <w:tab w:val="decimal" w:pos="446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284" w:type="dxa"/>
            <w:vAlign w:val="center"/>
          </w:tcPr>
          <w:p w14:paraId="6BC043CA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3" w:type="dxa"/>
            <w:vAlign w:val="center"/>
          </w:tcPr>
          <w:p w14:paraId="49F58A74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708" w:type="dxa"/>
            <w:vAlign w:val="center"/>
          </w:tcPr>
          <w:p w14:paraId="6BCD5789" w14:textId="77777777" w:rsidR="00D103EF" w:rsidRPr="00CC337B" w:rsidRDefault="00D103EF" w:rsidP="00156B0E">
            <w:pPr>
              <w:tabs>
                <w:tab w:val="left" w:pos="254"/>
                <w:tab w:val="decimal" w:pos="331"/>
                <w:tab w:val="left" w:pos="391"/>
                <w:tab w:val="left" w:pos="53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418" w:type="dxa"/>
            <w:vAlign w:val="center"/>
          </w:tcPr>
          <w:p w14:paraId="3FA402FA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1213135B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D103EF" w:rsidRPr="00420015" w14:paraId="21573A10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4EA5ABE2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>Lifestyle disruptions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44BFD06C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24</w:t>
            </w:r>
          </w:p>
        </w:tc>
        <w:tc>
          <w:tcPr>
            <w:tcW w:w="1276" w:type="dxa"/>
            <w:vAlign w:val="center"/>
          </w:tcPr>
          <w:p w14:paraId="0DABA3F1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8 to 0.31</w:t>
            </w:r>
          </w:p>
        </w:tc>
        <w:tc>
          <w:tcPr>
            <w:tcW w:w="1134" w:type="dxa"/>
            <w:vAlign w:val="center"/>
          </w:tcPr>
          <w:p w14:paraId="0CBD0CD3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842" w:type="dxa"/>
            <w:vAlign w:val="center"/>
          </w:tcPr>
          <w:p w14:paraId="4BA1BDF0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21</w:t>
            </w:r>
          </w:p>
        </w:tc>
        <w:tc>
          <w:tcPr>
            <w:tcW w:w="1284" w:type="dxa"/>
            <w:vAlign w:val="center"/>
          </w:tcPr>
          <w:p w14:paraId="17007E60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5 to 0.27</w:t>
            </w:r>
          </w:p>
        </w:tc>
        <w:tc>
          <w:tcPr>
            <w:tcW w:w="993" w:type="dxa"/>
            <w:vAlign w:val="center"/>
          </w:tcPr>
          <w:p w14:paraId="08FCE8B8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708" w:type="dxa"/>
            <w:vAlign w:val="center"/>
          </w:tcPr>
          <w:p w14:paraId="69788507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25</w:t>
            </w:r>
          </w:p>
        </w:tc>
        <w:tc>
          <w:tcPr>
            <w:tcW w:w="1418" w:type="dxa"/>
            <w:vAlign w:val="center"/>
          </w:tcPr>
          <w:p w14:paraId="4F94417F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8 to 0.32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05A18AD1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D103EF" w:rsidRPr="00420015" w14:paraId="38E40064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A5B2BE4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>Economic disruption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06AF8686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14</w:t>
            </w:r>
          </w:p>
        </w:tc>
        <w:tc>
          <w:tcPr>
            <w:tcW w:w="1276" w:type="dxa"/>
            <w:vAlign w:val="center"/>
          </w:tcPr>
          <w:p w14:paraId="16C87B1B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8 to 0.21</w:t>
            </w:r>
          </w:p>
        </w:tc>
        <w:tc>
          <w:tcPr>
            <w:tcW w:w="1134" w:type="dxa"/>
            <w:vAlign w:val="center"/>
          </w:tcPr>
          <w:p w14:paraId="242765AB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842" w:type="dxa"/>
            <w:vAlign w:val="center"/>
          </w:tcPr>
          <w:p w14:paraId="16742711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24</w:t>
            </w:r>
          </w:p>
        </w:tc>
        <w:tc>
          <w:tcPr>
            <w:tcW w:w="1284" w:type="dxa"/>
            <w:vAlign w:val="center"/>
          </w:tcPr>
          <w:p w14:paraId="010B77C5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7 to 0.31</w:t>
            </w:r>
          </w:p>
        </w:tc>
        <w:tc>
          <w:tcPr>
            <w:tcW w:w="993" w:type="dxa"/>
            <w:vAlign w:val="center"/>
          </w:tcPr>
          <w:p w14:paraId="2FFE63B6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708" w:type="dxa"/>
            <w:vAlign w:val="center"/>
          </w:tcPr>
          <w:p w14:paraId="4D43F7DD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7</w:t>
            </w:r>
          </w:p>
        </w:tc>
        <w:tc>
          <w:tcPr>
            <w:tcW w:w="1418" w:type="dxa"/>
            <w:vAlign w:val="center"/>
          </w:tcPr>
          <w:p w14:paraId="4388A7D9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0 to 0.24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6C9C07CC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D103EF" w:rsidRPr="00420015" w14:paraId="47893C74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1DEFC9BB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>Loss of occupation/education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131AD6C4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1276" w:type="dxa"/>
            <w:vAlign w:val="center"/>
          </w:tcPr>
          <w:p w14:paraId="07ADC9CA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 to 0.13</w:t>
            </w:r>
          </w:p>
        </w:tc>
        <w:tc>
          <w:tcPr>
            <w:tcW w:w="1134" w:type="dxa"/>
            <w:vAlign w:val="center"/>
          </w:tcPr>
          <w:p w14:paraId="312300C8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5</w:t>
            </w:r>
          </w:p>
        </w:tc>
        <w:tc>
          <w:tcPr>
            <w:tcW w:w="842" w:type="dxa"/>
            <w:vAlign w:val="center"/>
          </w:tcPr>
          <w:p w14:paraId="26E1CD8D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1</w:t>
            </w:r>
          </w:p>
        </w:tc>
        <w:tc>
          <w:tcPr>
            <w:tcW w:w="1284" w:type="dxa"/>
            <w:vAlign w:val="center"/>
          </w:tcPr>
          <w:p w14:paraId="3F976C58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5 to 0.18</w:t>
            </w:r>
          </w:p>
        </w:tc>
        <w:tc>
          <w:tcPr>
            <w:tcW w:w="993" w:type="dxa"/>
            <w:vAlign w:val="center"/>
          </w:tcPr>
          <w:p w14:paraId="2F2448CE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1</w:t>
            </w:r>
          </w:p>
        </w:tc>
        <w:tc>
          <w:tcPr>
            <w:tcW w:w="708" w:type="dxa"/>
            <w:vAlign w:val="center"/>
          </w:tcPr>
          <w:p w14:paraId="1E09E2B3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1</w:t>
            </w:r>
          </w:p>
        </w:tc>
        <w:tc>
          <w:tcPr>
            <w:tcW w:w="1418" w:type="dxa"/>
            <w:vAlign w:val="center"/>
          </w:tcPr>
          <w:p w14:paraId="7C4ABB06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4 to 0.18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59F5D8C1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D103EF" w:rsidRPr="00420015" w14:paraId="14C02F12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76E10DE5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>Hopelessness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32DF0FA4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24</w:t>
            </w:r>
          </w:p>
        </w:tc>
        <w:tc>
          <w:tcPr>
            <w:tcW w:w="1276" w:type="dxa"/>
            <w:vAlign w:val="center"/>
          </w:tcPr>
          <w:p w14:paraId="3267CD63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7 to 0.30</w:t>
            </w:r>
          </w:p>
        </w:tc>
        <w:tc>
          <w:tcPr>
            <w:tcW w:w="1134" w:type="dxa"/>
            <w:vAlign w:val="center"/>
          </w:tcPr>
          <w:p w14:paraId="533F1B64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842" w:type="dxa"/>
            <w:vAlign w:val="center"/>
          </w:tcPr>
          <w:p w14:paraId="370AAFA8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8</w:t>
            </w:r>
          </w:p>
        </w:tc>
        <w:tc>
          <w:tcPr>
            <w:tcW w:w="1284" w:type="dxa"/>
            <w:vAlign w:val="center"/>
          </w:tcPr>
          <w:p w14:paraId="3001A230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1 to 0.25</w:t>
            </w:r>
          </w:p>
        </w:tc>
        <w:tc>
          <w:tcPr>
            <w:tcW w:w="993" w:type="dxa"/>
            <w:vAlign w:val="center"/>
          </w:tcPr>
          <w:p w14:paraId="49B7E354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  <w:tc>
          <w:tcPr>
            <w:tcW w:w="708" w:type="dxa"/>
            <w:vAlign w:val="center"/>
          </w:tcPr>
          <w:p w14:paraId="2E98E9D4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20</w:t>
            </w:r>
          </w:p>
        </w:tc>
        <w:tc>
          <w:tcPr>
            <w:tcW w:w="1418" w:type="dxa"/>
            <w:vAlign w:val="center"/>
          </w:tcPr>
          <w:p w14:paraId="3B4F3B77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2 to 0.27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69A908B6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D103EF" w:rsidRPr="00420015" w14:paraId="57978238" w14:textId="77777777" w:rsidTr="00156B0E">
        <w:trPr>
          <w:trHeight w:val="310"/>
        </w:trPr>
        <w:tc>
          <w:tcPr>
            <w:tcW w:w="0" w:type="auto"/>
            <w:tcBorders>
              <w:left w:val="nil"/>
              <w:right w:val="nil"/>
            </w:tcBorders>
            <w:vAlign w:val="center"/>
          </w:tcPr>
          <w:p w14:paraId="2BDA902B" w14:textId="77777777" w:rsidR="00D103EF" w:rsidRPr="0001686C" w:rsidRDefault="00D103EF" w:rsidP="00156B0E">
            <w:pPr>
              <w:rPr>
                <w:rFonts w:ascii="Times New Roman" w:hAnsi="Times New Roman" w:cs="Times New Roman"/>
                <w:lang w:val="en-US"/>
              </w:rPr>
            </w:pPr>
            <w:r w:rsidRPr="0001686C">
              <w:rPr>
                <w:rFonts w:ascii="Times New Roman" w:hAnsi="Times New Roman" w:cs="Times New Roman"/>
                <w:lang w:val="en-US"/>
              </w:rPr>
              <w:t>Low trust in society’s response</w:t>
            </w:r>
          </w:p>
        </w:tc>
        <w:tc>
          <w:tcPr>
            <w:tcW w:w="881" w:type="dxa"/>
            <w:tcBorders>
              <w:left w:val="nil"/>
            </w:tcBorders>
            <w:vAlign w:val="center"/>
          </w:tcPr>
          <w:p w14:paraId="7AD99829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color w:val="000000"/>
                <w:sz w:val="22"/>
                <w:szCs w:val="22"/>
              </w:rPr>
              <w:t>0.08</w:t>
            </w:r>
          </w:p>
        </w:tc>
        <w:tc>
          <w:tcPr>
            <w:tcW w:w="1276" w:type="dxa"/>
            <w:vAlign w:val="center"/>
          </w:tcPr>
          <w:p w14:paraId="08AF553C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1 to 0.15</w:t>
            </w:r>
          </w:p>
        </w:tc>
        <w:tc>
          <w:tcPr>
            <w:tcW w:w="1134" w:type="dxa"/>
            <w:vAlign w:val="center"/>
          </w:tcPr>
          <w:p w14:paraId="4965877C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24</w:t>
            </w:r>
          </w:p>
        </w:tc>
        <w:tc>
          <w:tcPr>
            <w:tcW w:w="842" w:type="dxa"/>
            <w:vAlign w:val="center"/>
          </w:tcPr>
          <w:p w14:paraId="570B6BB9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1284" w:type="dxa"/>
            <w:vAlign w:val="center"/>
          </w:tcPr>
          <w:p w14:paraId="6C308394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0 to 0.14</w:t>
            </w:r>
          </w:p>
        </w:tc>
        <w:tc>
          <w:tcPr>
            <w:tcW w:w="993" w:type="dxa"/>
            <w:vAlign w:val="center"/>
          </w:tcPr>
          <w:p w14:paraId="1C34A9C5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49</w:t>
            </w:r>
          </w:p>
        </w:tc>
        <w:tc>
          <w:tcPr>
            <w:tcW w:w="708" w:type="dxa"/>
            <w:vAlign w:val="center"/>
          </w:tcPr>
          <w:p w14:paraId="2B61BEB6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5</w:t>
            </w:r>
          </w:p>
        </w:tc>
        <w:tc>
          <w:tcPr>
            <w:tcW w:w="1418" w:type="dxa"/>
            <w:vAlign w:val="center"/>
          </w:tcPr>
          <w:p w14:paraId="5FDE2548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8 to 0.22</w:t>
            </w:r>
          </w:p>
        </w:tc>
        <w:tc>
          <w:tcPr>
            <w:tcW w:w="992" w:type="dxa"/>
            <w:tcBorders>
              <w:right w:val="nil"/>
            </w:tcBorders>
            <w:vAlign w:val="center"/>
          </w:tcPr>
          <w:p w14:paraId="68491AD6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  <w:tr w:rsidR="00D103EF" w:rsidRPr="00420015" w14:paraId="4148AD08" w14:textId="77777777" w:rsidTr="00156B0E">
        <w:trPr>
          <w:trHeight w:val="310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A6B8F8F" w14:textId="77777777" w:rsidR="00D103EF" w:rsidRPr="00420015" w:rsidRDefault="00D103EF" w:rsidP="00156B0E">
            <w:pPr>
              <w:rPr>
                <w:rFonts w:ascii="Times New Roman" w:hAnsi="Times New Roman" w:cs="Times New Roman"/>
              </w:rPr>
            </w:pPr>
            <w:r w:rsidRPr="00420015">
              <w:rPr>
                <w:rFonts w:ascii="Times New Roman" w:hAnsi="Times New Roman" w:cs="Times New Roman"/>
              </w:rPr>
              <w:t>Frequent COVID-19 news-seeking</w:t>
            </w:r>
          </w:p>
        </w:tc>
        <w:tc>
          <w:tcPr>
            <w:tcW w:w="881" w:type="dxa"/>
            <w:tcBorders>
              <w:left w:val="nil"/>
              <w:bottom w:val="single" w:sz="4" w:space="0" w:color="auto"/>
            </w:tcBorders>
            <w:vAlign w:val="center"/>
          </w:tcPr>
          <w:p w14:paraId="3B6F4C66" w14:textId="77777777" w:rsidR="00D103EF" w:rsidRPr="00CC337B" w:rsidRDefault="00D103EF" w:rsidP="00156B0E">
            <w:pPr>
              <w:tabs>
                <w:tab w:val="decimal" w:pos="278"/>
              </w:tabs>
              <w:rPr>
                <w:rFonts w:ascii="Times New Roman" w:hAnsi="Times New Roman" w:cs="Times New Roman"/>
                <w:b/>
                <w:i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i/>
                <w:color w:val="000000"/>
                <w:sz w:val="22"/>
                <w:szCs w:val="22"/>
              </w:rPr>
              <w:t>0.06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37D2AAAA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1 to 0.12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27EA0BC8" w14:textId="77777777" w:rsidR="00D103EF" w:rsidRPr="00CC337B" w:rsidRDefault="00D103EF" w:rsidP="00156B0E">
            <w:pPr>
              <w:tabs>
                <w:tab w:val="decimal" w:pos="401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83</w:t>
            </w:r>
          </w:p>
        </w:tc>
        <w:tc>
          <w:tcPr>
            <w:tcW w:w="842" w:type="dxa"/>
            <w:tcBorders>
              <w:bottom w:val="single" w:sz="4" w:space="0" w:color="auto"/>
            </w:tcBorders>
            <w:vAlign w:val="center"/>
          </w:tcPr>
          <w:p w14:paraId="58D2D132" w14:textId="77777777" w:rsidR="00D103EF" w:rsidRPr="00CC337B" w:rsidRDefault="00D103EF" w:rsidP="00156B0E">
            <w:pPr>
              <w:tabs>
                <w:tab w:val="left" w:pos="114"/>
                <w:tab w:val="left" w:pos="256"/>
                <w:tab w:val="left" w:pos="395"/>
              </w:tabs>
              <w:rPr>
                <w:rFonts w:ascii="Times New Roman" w:hAnsi="Times New Roman" w:cs="Times New Roman"/>
                <w:b/>
                <w:bCs/>
                <w:i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i/>
                <w:color w:val="000000"/>
                <w:sz w:val="22"/>
                <w:szCs w:val="22"/>
              </w:rPr>
              <w:t>0.05</w:t>
            </w:r>
          </w:p>
        </w:tc>
        <w:tc>
          <w:tcPr>
            <w:tcW w:w="1284" w:type="dxa"/>
            <w:tcBorders>
              <w:bottom w:val="single" w:sz="4" w:space="0" w:color="auto"/>
            </w:tcBorders>
            <w:vAlign w:val="center"/>
          </w:tcPr>
          <w:p w14:paraId="2AB04754" w14:textId="77777777" w:rsidR="00D103EF" w:rsidRPr="00CC337B" w:rsidRDefault="00D103EF" w:rsidP="00E2278B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-0.01 to 0.11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14:paraId="47AD2507" w14:textId="77777777" w:rsidR="00D103EF" w:rsidRPr="00CC337B" w:rsidRDefault="00D103EF" w:rsidP="00156B0E">
            <w:pPr>
              <w:tabs>
                <w:tab w:val="decimal" w:pos="395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86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14:paraId="58724A45" w14:textId="77777777" w:rsidR="00D103EF" w:rsidRPr="00CC337B" w:rsidRDefault="00D103EF" w:rsidP="00156B0E">
            <w:pPr>
              <w:tabs>
                <w:tab w:val="left" w:pos="254"/>
                <w:tab w:val="left" w:pos="391"/>
                <w:tab w:val="left" w:pos="537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0.10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339812E8" w14:textId="77777777" w:rsidR="00D103EF" w:rsidRPr="00CC337B" w:rsidRDefault="00D103EF" w:rsidP="00BD44A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03 to 0.17</w:t>
            </w:r>
          </w:p>
        </w:tc>
        <w:tc>
          <w:tcPr>
            <w:tcW w:w="992" w:type="dxa"/>
            <w:tcBorders>
              <w:bottom w:val="single" w:sz="4" w:space="0" w:color="auto"/>
              <w:right w:val="nil"/>
            </w:tcBorders>
            <w:vAlign w:val="center"/>
          </w:tcPr>
          <w:p w14:paraId="6C1A1FF3" w14:textId="77777777" w:rsidR="00D103EF" w:rsidRPr="00CC337B" w:rsidRDefault="00D103EF" w:rsidP="00156B0E">
            <w:pPr>
              <w:tabs>
                <w:tab w:val="decimal" w:pos="257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3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&lt;0.001</w:t>
            </w:r>
          </w:p>
        </w:tc>
      </w:tr>
    </w:tbl>
    <w:p w14:paraId="4BC248D2" w14:textId="29359345" w:rsidR="007F3115" w:rsidRPr="009360B9" w:rsidRDefault="00D103EF">
      <w:pPr>
        <w:rPr>
          <w:rFonts w:ascii="Times New Roman" w:hAnsi="Times New Roman" w:cs="Times New Roman"/>
          <w:sz w:val="22"/>
          <w:szCs w:val="22"/>
          <w:lang w:val="en-US"/>
        </w:rPr>
      </w:pPr>
      <w:r w:rsidRPr="009360B9">
        <w:rPr>
          <w:rFonts w:ascii="Times New Roman" w:hAnsi="Times New Roman" w:cs="Times New Roman"/>
          <w:i/>
          <w:sz w:val="22"/>
          <w:szCs w:val="22"/>
          <w:lang w:val="en-US"/>
        </w:rPr>
        <w:t xml:space="preserve">Note. </w:t>
      </w:r>
      <w:r w:rsidRPr="009360B9">
        <w:rPr>
          <w:rFonts w:ascii="Times New Roman" w:hAnsi="Times New Roman" w:cs="Times New Roman"/>
          <w:sz w:val="22"/>
          <w:szCs w:val="22"/>
          <w:lang w:val="en-US"/>
        </w:rPr>
        <w:t xml:space="preserve">ISEI=International Socioeconomic Index of occupational status; NEET=not in education, employment, or training. Coefficients with </w:t>
      </w:r>
      <w:r w:rsidRPr="009360B9">
        <w:rPr>
          <w:rFonts w:ascii="Times New Roman" w:hAnsi="Times New Roman" w:cs="Times New Roman"/>
          <w:i/>
          <w:sz w:val="22"/>
          <w:szCs w:val="22"/>
          <w:lang w:val="en-US"/>
        </w:rPr>
        <w:t xml:space="preserve">p </w:t>
      </w:r>
      <w:r w:rsidRPr="009360B9">
        <w:rPr>
          <w:rFonts w:ascii="Times New Roman" w:hAnsi="Times New Roman" w:cs="Times New Roman"/>
          <w:sz w:val="22"/>
          <w:szCs w:val="22"/>
          <w:lang w:val="en-US"/>
        </w:rPr>
        <w:t xml:space="preserve">&lt; .05 in bold, </w:t>
      </w:r>
      <w:r w:rsidRPr="009360B9">
        <w:rPr>
          <w:rFonts w:ascii="Times New Roman" w:hAnsi="Times New Roman" w:cs="Times New Roman"/>
          <w:i/>
          <w:sz w:val="22"/>
          <w:szCs w:val="22"/>
          <w:lang w:val="en-US"/>
        </w:rPr>
        <w:t>p</w:t>
      </w:r>
      <w:r w:rsidRPr="009360B9">
        <w:rPr>
          <w:rFonts w:ascii="Times New Roman" w:hAnsi="Times New Roman" w:cs="Times New Roman"/>
          <w:sz w:val="22"/>
          <w:szCs w:val="22"/>
          <w:lang w:val="en-US"/>
        </w:rPr>
        <w:t>&lt; .10 in bold and italics.</w:t>
      </w:r>
    </w:p>
    <w:p w14:paraId="075F9343" w14:textId="77777777" w:rsidR="007F3115" w:rsidRDefault="007F3115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14:paraId="30540E56" w14:textId="77777777" w:rsidR="007F3115" w:rsidRDefault="007F3115">
      <w:pPr>
        <w:rPr>
          <w:lang w:val="en-US"/>
        </w:rPr>
        <w:sectPr w:rsidR="007F3115" w:rsidSect="00553039">
          <w:headerReference w:type="default" r:id="rId9"/>
          <w:pgSz w:w="16840" w:h="11900" w:orient="landscape"/>
          <w:pgMar w:top="1417" w:right="1134" w:bottom="1417" w:left="1417" w:header="708" w:footer="708" w:gutter="0"/>
          <w:cols w:space="708"/>
          <w:docGrid w:linePitch="360"/>
        </w:sectPr>
      </w:pPr>
    </w:p>
    <w:p w14:paraId="27AE964D" w14:textId="6DA3D105" w:rsidR="007F3115" w:rsidRDefault="007F3115" w:rsidP="007F311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lastRenderedPageBreak/>
        <w:t>Supplementary</w:t>
      </w:r>
      <w:r w:rsidRPr="00F45823">
        <w:rPr>
          <w:rFonts w:ascii="Times New Roman" w:hAnsi="Times New Roman" w:cs="Times New Roman"/>
          <w:lang w:val="en-US"/>
        </w:rPr>
        <w:t xml:space="preserve"> Table S</w:t>
      </w:r>
      <w:r w:rsidR="008E3A98">
        <w:rPr>
          <w:rFonts w:ascii="Times New Roman" w:hAnsi="Times New Roman" w:cs="Times New Roman"/>
          <w:lang w:val="en-US"/>
        </w:rPr>
        <w:t>5</w:t>
      </w:r>
      <w:r w:rsidRPr="00F45823">
        <w:rPr>
          <w:rFonts w:ascii="Times New Roman" w:hAnsi="Times New Roman" w:cs="Times New Roman"/>
          <w:lang w:val="en-US"/>
        </w:rPr>
        <w:t xml:space="preserve">. </w:t>
      </w:r>
      <w:r>
        <w:rPr>
          <w:rFonts w:ascii="Times New Roman" w:hAnsi="Times New Roman" w:cs="Times New Roman"/>
        </w:rPr>
        <w:t>Descriptive statistics of coping variables</w:t>
      </w:r>
      <w:r w:rsidR="008E3A98">
        <w:rPr>
          <w:rFonts w:ascii="Times New Roman" w:hAnsi="Times New Roman" w:cs="Times New Roman"/>
        </w:rPr>
        <w:t xml:space="preserve"> </w:t>
      </w:r>
      <w:r w:rsidR="008E3A98">
        <w:rPr>
          <w:rFonts w:ascii="Times New Roman" w:hAnsi="Times New Roman" w:cs="Times New Roman"/>
          <w:lang w:val="en-US"/>
        </w:rPr>
        <w:t>(based on weighted sample)</w:t>
      </w:r>
      <w:r>
        <w:rPr>
          <w:rFonts w:ascii="Times New Roman" w:hAnsi="Times New Roman" w:cs="Times New Roman"/>
        </w:rPr>
        <w:t>.</w:t>
      </w:r>
    </w:p>
    <w:p w14:paraId="3B2F9325" w14:textId="77777777" w:rsidR="008765C8" w:rsidRDefault="008765C8" w:rsidP="007F3115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928"/>
        <w:gridCol w:w="710"/>
        <w:gridCol w:w="576"/>
        <w:gridCol w:w="636"/>
        <w:gridCol w:w="636"/>
      </w:tblGrid>
      <w:tr w:rsidR="007F3115" w:rsidRPr="00814354" w14:paraId="2099FA94" w14:textId="77777777" w:rsidTr="00673B07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FC8D885" w14:textId="77777777" w:rsidR="007F3115" w:rsidRPr="00C13BF4" w:rsidRDefault="007F3115" w:rsidP="008765C8">
            <w:pPr>
              <w:spacing w:after="60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7274A46" w14:textId="77777777" w:rsidR="007F3115" w:rsidRPr="00814354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 w:rsidRPr="00814354">
              <w:rPr>
                <w:rFonts w:ascii="Times New Roman" w:hAnsi="Times New Roman" w:cs="Times New Roman"/>
              </w:rPr>
              <w:t xml:space="preserve">% 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591EE6" w14:textId="77777777" w:rsidR="007F3115" w:rsidRPr="00814354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B030B43" w14:textId="77777777" w:rsidR="007F3115" w:rsidRPr="00814354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 w:rsidRPr="00814354">
              <w:rPr>
                <w:rFonts w:ascii="Times New Roman" w:hAnsi="Times New Roman" w:cs="Times New Roman"/>
              </w:rPr>
              <w:t xml:space="preserve">M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ED3DB88" w14:textId="77777777" w:rsidR="007F3115" w:rsidRPr="00814354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D</w:t>
            </w:r>
          </w:p>
        </w:tc>
      </w:tr>
      <w:tr w:rsidR="007F3115" w:rsidRPr="00814354" w14:paraId="1F7485EA" w14:textId="77777777" w:rsidTr="00673B07">
        <w:tc>
          <w:tcPr>
            <w:tcW w:w="0" w:type="auto"/>
            <w:tcBorders>
              <w:top w:val="single" w:sz="4" w:space="0" w:color="auto"/>
              <w:left w:val="nil"/>
              <w:bottom w:val="nil"/>
            </w:tcBorders>
          </w:tcPr>
          <w:p w14:paraId="4E2EB125" w14:textId="77777777" w:rsidR="007F3115" w:rsidRPr="001D7BD3" w:rsidRDefault="007F3115" w:rsidP="008765C8">
            <w:pPr>
              <w:spacing w:after="60"/>
              <w:rPr>
                <w:rFonts w:ascii="Times New Roman" w:hAnsi="Times New Roman" w:cs="Times New Roman"/>
                <w:i/>
              </w:rPr>
            </w:pPr>
            <w:r w:rsidRPr="004B1A5B">
              <w:rPr>
                <w:rFonts w:ascii="Times New Roman" w:hAnsi="Times New Roman" w:cs="Times New Roman"/>
              </w:rPr>
              <w:t>Emotional support seeking</w:t>
            </w:r>
            <w:r>
              <w:rPr>
                <w:rFonts w:ascii="Times New Roman" w:hAnsi="Times New Roman" w:cs="Times New Roman"/>
              </w:rPr>
              <w:t xml:space="preserve"> (</w:t>
            </w:r>
            <w:r>
              <w:rPr>
                <w:rFonts w:ascii="Times New Roman" w:hAnsi="Times New Roman" w:cs="Times New Roman"/>
                <w:i/>
              </w:rPr>
              <w:t>range: 1-4)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  <w:right w:val="nil"/>
            </w:tcBorders>
          </w:tcPr>
          <w:p w14:paraId="704EA6D0" w14:textId="77777777" w:rsidR="007F3115" w:rsidRPr="00814354" w:rsidRDefault="007F3115" w:rsidP="008765C8">
            <w:pPr>
              <w:tabs>
                <w:tab w:val="decimal" w:pos="314"/>
              </w:tabs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462799E" w14:textId="77777777" w:rsidR="007F3115" w:rsidRDefault="007F3115" w:rsidP="008765C8">
            <w:pPr>
              <w:tabs>
                <w:tab w:val="decimal" w:pos="328"/>
              </w:tabs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0E06636" w14:textId="77777777" w:rsidR="007F3115" w:rsidRPr="00814354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2.07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BBDE7DA" w14:textId="77777777" w:rsidR="007F3115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9</w:t>
            </w:r>
          </w:p>
        </w:tc>
      </w:tr>
      <w:tr w:rsidR="007F3115" w:rsidRPr="00814354" w14:paraId="1D945619" w14:textId="77777777" w:rsidTr="00673B07"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5442352D" w14:textId="77777777" w:rsidR="007F3115" w:rsidRPr="00814354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lf-distraction (</w:t>
            </w:r>
            <w:r>
              <w:rPr>
                <w:rFonts w:ascii="Times New Roman" w:hAnsi="Times New Roman" w:cs="Times New Roman"/>
                <w:i/>
              </w:rPr>
              <w:t>range: 1-4)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0AFEF104" w14:textId="77777777" w:rsidR="007F3115" w:rsidRPr="00814354" w:rsidRDefault="007F3115" w:rsidP="008765C8">
            <w:pPr>
              <w:tabs>
                <w:tab w:val="decimal" w:pos="314"/>
              </w:tabs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170EEFB" w14:textId="77777777" w:rsidR="007F3115" w:rsidRDefault="007F3115" w:rsidP="008765C8">
            <w:pPr>
              <w:tabs>
                <w:tab w:val="decimal" w:pos="328"/>
              </w:tabs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48D0CCC" w14:textId="77777777" w:rsidR="007F3115" w:rsidRPr="00814354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2.90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2309A19" w14:textId="77777777" w:rsidR="007F3115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8</w:t>
            </w:r>
          </w:p>
        </w:tc>
      </w:tr>
      <w:tr w:rsidR="007F3115" w:rsidRPr="00814354" w14:paraId="7B9052A0" w14:textId="77777777" w:rsidTr="00673B07"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5EB7CC95" w14:textId="77777777" w:rsidR="007F3115" w:rsidRPr="00483FE2" w:rsidRDefault="007F3115" w:rsidP="008765C8">
            <w:pPr>
              <w:autoSpaceDE w:val="0"/>
              <w:autoSpaceDN w:val="0"/>
              <w:adjustRightInd w:val="0"/>
              <w:spacing w:after="60"/>
              <w:rPr>
                <w:rFonts w:ascii="Times New Roman" w:hAnsi="Times New Roman" w:cs="Times New Roman"/>
                <w:color w:val="000000"/>
              </w:rPr>
            </w:pPr>
            <w:r w:rsidRPr="00483FE2">
              <w:rPr>
                <w:rFonts w:ascii="Times New Roman" w:hAnsi="Times New Roman" w:cs="Times New Roman"/>
                <w:color w:val="000000"/>
              </w:rPr>
              <w:t xml:space="preserve">Acceptance </w:t>
            </w:r>
            <w:r>
              <w:rPr>
                <w:rFonts w:ascii="Times New Roman" w:hAnsi="Times New Roman" w:cs="Times New Roman"/>
                <w:color w:val="000000"/>
              </w:rPr>
              <w:t>(</w:t>
            </w:r>
            <w:r w:rsidRPr="00483FE2">
              <w:rPr>
                <w:rFonts w:ascii="Times New Roman" w:hAnsi="Times New Roman" w:cs="Times New Roman"/>
                <w:color w:val="000000"/>
              </w:rPr>
              <w:t>of COVID-19 crisis</w:t>
            </w:r>
            <w:r>
              <w:rPr>
                <w:rFonts w:ascii="Times New Roman" w:hAnsi="Times New Roman" w:cs="Times New Roman"/>
                <w:color w:val="000000"/>
              </w:rPr>
              <w:t xml:space="preserve">) </w:t>
            </w:r>
            <w:r>
              <w:rPr>
                <w:rFonts w:ascii="Times New Roman" w:hAnsi="Times New Roman" w:cs="Times New Roman"/>
              </w:rPr>
              <w:t>(</w:t>
            </w:r>
            <w:r>
              <w:rPr>
                <w:rFonts w:ascii="Times New Roman" w:hAnsi="Times New Roman" w:cs="Times New Roman"/>
                <w:i/>
              </w:rPr>
              <w:t>range: 1-4)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4C305641" w14:textId="77777777" w:rsidR="007F3115" w:rsidRPr="00814354" w:rsidRDefault="007F3115" w:rsidP="008765C8">
            <w:pPr>
              <w:tabs>
                <w:tab w:val="decimal" w:pos="314"/>
              </w:tabs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569EB8E" w14:textId="77777777" w:rsidR="007F3115" w:rsidRDefault="007F3115" w:rsidP="008765C8">
            <w:pPr>
              <w:tabs>
                <w:tab w:val="decimal" w:pos="328"/>
              </w:tabs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B7E8EA8" w14:textId="77777777" w:rsidR="007F3115" w:rsidRPr="00814354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3.1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133CEC6" w14:textId="77777777" w:rsidR="007F3115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3</w:t>
            </w:r>
          </w:p>
        </w:tc>
      </w:tr>
      <w:tr w:rsidR="007F3115" w:rsidRPr="00814354" w14:paraId="08F17BA5" w14:textId="77777777" w:rsidTr="00673B07"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6ABEB604" w14:textId="77777777" w:rsidR="007F3115" w:rsidRPr="00483FE2" w:rsidRDefault="007F3115" w:rsidP="008765C8">
            <w:pPr>
              <w:autoSpaceDE w:val="0"/>
              <w:autoSpaceDN w:val="0"/>
              <w:adjustRightInd w:val="0"/>
              <w:spacing w:after="60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Positive reappraisal/reframing </w:t>
            </w:r>
            <w:r>
              <w:rPr>
                <w:rFonts w:ascii="Times New Roman" w:hAnsi="Times New Roman" w:cs="Times New Roman"/>
              </w:rPr>
              <w:t>(</w:t>
            </w:r>
            <w:r>
              <w:rPr>
                <w:rFonts w:ascii="Times New Roman" w:hAnsi="Times New Roman" w:cs="Times New Roman"/>
                <w:i/>
              </w:rPr>
              <w:t>range: 1-4)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315994E4" w14:textId="77777777" w:rsidR="007F3115" w:rsidRPr="00814354" w:rsidRDefault="007F3115" w:rsidP="008765C8">
            <w:pPr>
              <w:tabs>
                <w:tab w:val="decimal" w:pos="314"/>
              </w:tabs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4B1B5B6" w14:textId="77777777" w:rsidR="007F3115" w:rsidRDefault="007F3115" w:rsidP="008765C8">
            <w:pPr>
              <w:tabs>
                <w:tab w:val="decimal" w:pos="328"/>
              </w:tabs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094DA83" w14:textId="77777777" w:rsidR="007F3115" w:rsidRPr="00814354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98FB3CD" w14:textId="77777777" w:rsidR="007F3115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4</w:t>
            </w:r>
          </w:p>
        </w:tc>
      </w:tr>
      <w:tr w:rsidR="007F3115" w:rsidRPr="00814354" w14:paraId="5A72C3E4" w14:textId="77777777" w:rsidTr="00673B07"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332116F3" w14:textId="77777777" w:rsidR="007F3115" w:rsidRPr="00483FE2" w:rsidRDefault="007F3115" w:rsidP="008765C8">
            <w:pPr>
              <w:autoSpaceDE w:val="0"/>
              <w:autoSpaceDN w:val="0"/>
              <w:adjustRightInd w:val="0"/>
              <w:spacing w:after="60"/>
              <w:rPr>
                <w:rFonts w:ascii="Times New Roman" w:hAnsi="Times New Roman" w:cs="Times New Roman"/>
                <w:color w:val="000000"/>
              </w:rPr>
            </w:pPr>
            <w:r w:rsidRPr="00483FE2">
              <w:rPr>
                <w:rFonts w:ascii="Times New Roman" w:hAnsi="Times New Roman" w:cs="Times New Roman"/>
                <w:color w:val="000000"/>
              </w:rPr>
              <w:t>Physical activity/exercise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>
              <w:rPr>
                <w:rFonts w:ascii="Times New Roman" w:hAnsi="Times New Roman" w:cs="Times New Roman"/>
              </w:rPr>
              <w:t>(</w:t>
            </w:r>
            <w:r>
              <w:rPr>
                <w:rFonts w:ascii="Times New Roman" w:hAnsi="Times New Roman" w:cs="Times New Roman"/>
                <w:i/>
              </w:rPr>
              <w:t>range: 1-4)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177A2FFD" w14:textId="77777777" w:rsidR="007F3115" w:rsidRPr="00814354" w:rsidRDefault="007F3115" w:rsidP="008765C8">
            <w:pPr>
              <w:tabs>
                <w:tab w:val="decimal" w:pos="314"/>
              </w:tabs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58FA9DE" w14:textId="77777777" w:rsidR="007F3115" w:rsidRDefault="007F3115" w:rsidP="008765C8">
            <w:pPr>
              <w:tabs>
                <w:tab w:val="decimal" w:pos="328"/>
              </w:tabs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37482E4" w14:textId="77777777" w:rsidR="007F3115" w:rsidRPr="00814354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2.5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7CE251F" w14:textId="77777777" w:rsidR="007F3115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5</w:t>
            </w:r>
          </w:p>
        </w:tc>
      </w:tr>
      <w:tr w:rsidR="007F3115" w:rsidRPr="00814354" w14:paraId="331D0FEF" w14:textId="77777777" w:rsidTr="00673B07"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7FD1F36A" w14:textId="77777777" w:rsidR="007F3115" w:rsidRPr="00483FE2" w:rsidRDefault="007F3115" w:rsidP="008765C8">
            <w:pPr>
              <w:autoSpaceDE w:val="0"/>
              <w:autoSpaceDN w:val="0"/>
              <w:adjustRightInd w:val="0"/>
              <w:spacing w:after="60"/>
              <w:rPr>
                <w:rFonts w:ascii="Times New Roman" w:hAnsi="Times New Roman" w:cs="Times New Roman"/>
                <w:color w:val="000000"/>
              </w:rPr>
            </w:pPr>
            <w:r w:rsidRPr="00483FE2">
              <w:rPr>
                <w:rFonts w:ascii="Times New Roman" w:hAnsi="Times New Roman" w:cs="Times New Roman"/>
                <w:color w:val="000000"/>
              </w:rPr>
              <w:t>Help</w:t>
            </w:r>
            <w:r>
              <w:rPr>
                <w:rFonts w:ascii="Times New Roman" w:hAnsi="Times New Roman" w:cs="Times New Roman"/>
                <w:color w:val="000000"/>
              </w:rPr>
              <w:t>ing</w:t>
            </w:r>
            <w:r w:rsidRPr="00483FE2">
              <w:rPr>
                <w:rFonts w:ascii="Times New Roman" w:hAnsi="Times New Roman" w:cs="Times New Roman"/>
                <w:color w:val="000000"/>
              </w:rPr>
              <w:t xml:space="preserve"> others (e.g., in neighborhood)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347437CC" w14:textId="77777777" w:rsidR="007F3115" w:rsidRPr="00814354" w:rsidRDefault="007F3115" w:rsidP="008765C8">
            <w:pPr>
              <w:tabs>
                <w:tab w:val="decimal" w:pos="314"/>
              </w:tabs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32.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98D648C" w14:textId="77777777" w:rsidR="007F3115" w:rsidRPr="00814354" w:rsidRDefault="007F3115" w:rsidP="008765C8">
            <w:pPr>
              <w:tabs>
                <w:tab w:val="decimal" w:pos="328"/>
              </w:tabs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0574E16" w14:textId="77777777" w:rsidR="007F3115" w:rsidRPr="00814354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05B8C2A" w14:textId="77777777" w:rsidR="007F3115" w:rsidRPr="00814354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</w:p>
        </w:tc>
      </w:tr>
      <w:tr w:rsidR="007F3115" w:rsidRPr="00814354" w14:paraId="5C28CC5D" w14:textId="77777777" w:rsidTr="00673B07"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7CF91425" w14:textId="77777777" w:rsidR="007F3115" w:rsidRPr="00483FE2" w:rsidRDefault="007F3115" w:rsidP="008765C8">
            <w:pPr>
              <w:autoSpaceDE w:val="0"/>
              <w:autoSpaceDN w:val="0"/>
              <w:adjustRightInd w:val="0"/>
              <w:spacing w:after="60"/>
              <w:rPr>
                <w:rFonts w:ascii="Times New Roman" w:hAnsi="Times New Roman" w:cs="Times New Roman"/>
                <w:color w:val="000000"/>
              </w:rPr>
            </w:pPr>
            <w:r w:rsidRPr="00483FE2">
              <w:rPr>
                <w:rFonts w:ascii="Times New Roman" w:hAnsi="Times New Roman" w:cs="Times New Roman"/>
                <w:color w:val="000000"/>
              </w:rPr>
              <w:t>Keep</w:t>
            </w:r>
            <w:r>
              <w:rPr>
                <w:rFonts w:ascii="Times New Roman" w:hAnsi="Times New Roman" w:cs="Times New Roman"/>
                <w:color w:val="000000"/>
              </w:rPr>
              <w:t>ing</w:t>
            </w:r>
            <w:r w:rsidRPr="00483FE2">
              <w:rPr>
                <w:rFonts w:ascii="Times New Roman" w:hAnsi="Times New Roman" w:cs="Times New Roman"/>
                <w:color w:val="000000"/>
              </w:rPr>
              <w:t xml:space="preserve"> contact with family</w:t>
            </w:r>
            <w:r>
              <w:rPr>
                <w:rFonts w:ascii="Times New Roman" w:hAnsi="Times New Roman" w:cs="Times New Roman"/>
                <w:color w:val="000000"/>
              </w:rPr>
              <w:t>/</w:t>
            </w:r>
            <w:r w:rsidRPr="00483FE2">
              <w:rPr>
                <w:rFonts w:ascii="Times New Roman" w:hAnsi="Times New Roman" w:cs="Times New Roman"/>
                <w:color w:val="000000"/>
              </w:rPr>
              <w:t>friends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>
              <w:rPr>
                <w:rFonts w:ascii="Times New Roman" w:hAnsi="Times New Roman" w:cs="Times New Roman"/>
              </w:rPr>
              <w:t>(</w:t>
            </w:r>
            <w:r>
              <w:rPr>
                <w:rFonts w:ascii="Times New Roman" w:hAnsi="Times New Roman" w:cs="Times New Roman"/>
                <w:i/>
              </w:rPr>
              <w:t>range: 1-4)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7A86C4DA" w14:textId="77777777" w:rsidR="007F3115" w:rsidRPr="00814354" w:rsidRDefault="007F3115" w:rsidP="008765C8">
            <w:pPr>
              <w:tabs>
                <w:tab w:val="decimal" w:pos="314"/>
              </w:tabs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F3AD150" w14:textId="77777777" w:rsidR="007F3115" w:rsidRDefault="007F3115" w:rsidP="008765C8">
            <w:pPr>
              <w:tabs>
                <w:tab w:val="decimal" w:pos="328"/>
              </w:tabs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E7CB61E" w14:textId="77777777" w:rsidR="007F3115" w:rsidRPr="00814354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1635E64" w14:textId="77777777" w:rsidR="007F3115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3</w:t>
            </w:r>
          </w:p>
        </w:tc>
      </w:tr>
      <w:tr w:rsidR="007F3115" w:rsidRPr="00814354" w14:paraId="77776D5B" w14:textId="77777777" w:rsidTr="00673B07"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2434E1CE" w14:textId="77777777" w:rsidR="007F3115" w:rsidRPr="00483FE2" w:rsidRDefault="007F3115" w:rsidP="008765C8">
            <w:pPr>
              <w:autoSpaceDE w:val="0"/>
              <w:autoSpaceDN w:val="0"/>
              <w:adjustRightInd w:val="0"/>
              <w:spacing w:after="60"/>
              <w:rPr>
                <w:rFonts w:ascii="Times New Roman" w:hAnsi="Times New Roman" w:cs="Times New Roman"/>
                <w:color w:val="000000"/>
              </w:rPr>
            </w:pPr>
            <w:r w:rsidRPr="00483FE2">
              <w:rPr>
                <w:rFonts w:ascii="Times New Roman" w:hAnsi="Times New Roman" w:cs="Times New Roman"/>
                <w:color w:val="000000"/>
              </w:rPr>
              <w:t>Keep</w:t>
            </w:r>
            <w:r>
              <w:rPr>
                <w:rFonts w:ascii="Times New Roman" w:hAnsi="Times New Roman" w:cs="Times New Roman"/>
                <w:color w:val="000000"/>
              </w:rPr>
              <w:t>ing</w:t>
            </w:r>
            <w:r w:rsidRPr="00483FE2">
              <w:rPr>
                <w:rFonts w:ascii="Times New Roman" w:hAnsi="Times New Roman" w:cs="Times New Roman"/>
                <w:color w:val="000000"/>
              </w:rPr>
              <w:t xml:space="preserve"> daily routine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>
              <w:rPr>
                <w:rFonts w:ascii="Times New Roman" w:hAnsi="Times New Roman" w:cs="Times New Roman"/>
              </w:rPr>
              <w:t>(</w:t>
            </w:r>
            <w:r>
              <w:rPr>
                <w:rFonts w:ascii="Times New Roman" w:hAnsi="Times New Roman" w:cs="Times New Roman"/>
                <w:i/>
              </w:rPr>
              <w:t>range: 1-4)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1BC76EDC" w14:textId="77777777" w:rsidR="007F3115" w:rsidRPr="00814354" w:rsidRDefault="007F3115" w:rsidP="008765C8">
            <w:pPr>
              <w:tabs>
                <w:tab w:val="decimal" w:pos="314"/>
              </w:tabs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CF4AB4A" w14:textId="77777777" w:rsidR="007F3115" w:rsidRDefault="007F3115" w:rsidP="008765C8">
            <w:pPr>
              <w:tabs>
                <w:tab w:val="decimal" w:pos="328"/>
              </w:tabs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15C06A7" w14:textId="77777777" w:rsidR="007F3115" w:rsidRPr="00814354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2.7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2782D88" w14:textId="77777777" w:rsidR="007F3115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0</w:t>
            </w:r>
          </w:p>
        </w:tc>
      </w:tr>
      <w:tr w:rsidR="007F3115" w:rsidRPr="00814354" w14:paraId="373DF99B" w14:textId="77777777" w:rsidTr="00673B07">
        <w:tc>
          <w:tcPr>
            <w:tcW w:w="0" w:type="auto"/>
            <w:tcBorders>
              <w:top w:val="nil"/>
              <w:left w:val="nil"/>
              <w:bottom w:val="single" w:sz="4" w:space="0" w:color="auto"/>
            </w:tcBorders>
          </w:tcPr>
          <w:p w14:paraId="3BAB29AE" w14:textId="77777777" w:rsidR="007F3115" w:rsidRPr="00483FE2" w:rsidRDefault="007F3115" w:rsidP="008765C8">
            <w:pPr>
              <w:autoSpaceDE w:val="0"/>
              <w:autoSpaceDN w:val="0"/>
              <w:adjustRightInd w:val="0"/>
              <w:spacing w:after="60"/>
              <w:rPr>
                <w:rFonts w:ascii="Times New Roman" w:hAnsi="Times New Roman" w:cs="Times New Roman"/>
                <w:color w:val="000000"/>
              </w:rPr>
            </w:pPr>
            <w:r w:rsidRPr="00483FE2">
              <w:rPr>
                <w:rFonts w:ascii="Times New Roman" w:hAnsi="Times New Roman" w:cs="Times New Roman"/>
                <w:color w:val="000000"/>
              </w:rPr>
              <w:t>Seek</w:t>
            </w:r>
            <w:r>
              <w:rPr>
                <w:rFonts w:ascii="Times New Roman" w:hAnsi="Times New Roman" w:cs="Times New Roman"/>
                <w:color w:val="000000"/>
              </w:rPr>
              <w:t>ing</w:t>
            </w:r>
            <w:r w:rsidRPr="00483FE2">
              <w:rPr>
                <w:rFonts w:ascii="Times New Roman" w:hAnsi="Times New Roman" w:cs="Times New Roman"/>
                <w:color w:val="000000"/>
              </w:rPr>
              <w:t xml:space="preserve"> professional help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  <w:right w:val="nil"/>
            </w:tcBorders>
          </w:tcPr>
          <w:p w14:paraId="306AC829" w14:textId="77777777" w:rsidR="007F3115" w:rsidRPr="00814354" w:rsidRDefault="007F3115" w:rsidP="008765C8">
            <w:pPr>
              <w:tabs>
                <w:tab w:val="decimal" w:pos="314"/>
              </w:tabs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7.7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B8D9F78" w14:textId="77777777" w:rsidR="007F3115" w:rsidRPr="00814354" w:rsidRDefault="007F3115" w:rsidP="008765C8">
            <w:pPr>
              <w:tabs>
                <w:tab w:val="decimal" w:pos="328"/>
              </w:tabs>
              <w:spacing w:after="6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2B7883" w14:textId="77777777" w:rsidR="007F3115" w:rsidRPr="00814354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BB2317" w14:textId="77777777" w:rsidR="007F3115" w:rsidRPr="00814354" w:rsidRDefault="007F3115" w:rsidP="008765C8">
            <w:pPr>
              <w:spacing w:after="60"/>
              <w:rPr>
                <w:rFonts w:ascii="Times New Roman" w:hAnsi="Times New Roman" w:cs="Times New Roman"/>
              </w:rPr>
            </w:pPr>
          </w:p>
        </w:tc>
      </w:tr>
    </w:tbl>
    <w:p w14:paraId="5F9D7763" w14:textId="77777777" w:rsidR="007F3115" w:rsidRDefault="007F3115" w:rsidP="007F3115"/>
    <w:p w14:paraId="442DE36B" w14:textId="77777777" w:rsidR="000B496A" w:rsidRDefault="000B496A">
      <w:pPr>
        <w:rPr>
          <w:lang w:val="en-US"/>
        </w:rPr>
      </w:pPr>
    </w:p>
    <w:p w14:paraId="6119047E" w14:textId="77777777" w:rsidR="00ED4956" w:rsidRDefault="00ED4956">
      <w:pPr>
        <w:rPr>
          <w:rFonts w:ascii="Times New Roman" w:hAnsi="Times New Roman" w:cs="Times New Roman"/>
          <w:b/>
          <w:noProof/>
          <w:lang w:val="en-US"/>
        </w:rPr>
      </w:pPr>
      <w:r>
        <w:rPr>
          <w:rFonts w:ascii="Times New Roman" w:hAnsi="Times New Roman" w:cs="Times New Roman"/>
          <w:b/>
        </w:rPr>
        <w:br w:type="page"/>
      </w:r>
    </w:p>
    <w:p w14:paraId="600FC782" w14:textId="34314461" w:rsidR="00AD7407" w:rsidRPr="00AD7407" w:rsidRDefault="00AD7407" w:rsidP="00AD7407">
      <w:pPr>
        <w:pStyle w:val="EndNoteBibliography"/>
        <w:spacing w:line="480" w:lineRule="auto"/>
        <w:ind w:left="720" w:hanging="720"/>
        <w:jc w:val="center"/>
        <w:rPr>
          <w:rFonts w:ascii="Times New Roman" w:hAnsi="Times New Roman" w:cs="Times New Roman"/>
          <w:b/>
        </w:rPr>
      </w:pPr>
      <w:r w:rsidRPr="00AD7407">
        <w:rPr>
          <w:rFonts w:ascii="Times New Roman" w:hAnsi="Times New Roman" w:cs="Times New Roman"/>
          <w:b/>
        </w:rPr>
        <w:lastRenderedPageBreak/>
        <w:t>References</w:t>
      </w:r>
    </w:p>
    <w:p w14:paraId="626A5FF6" w14:textId="35E9A947" w:rsidR="000B496A" w:rsidRPr="00AD7407" w:rsidRDefault="000B496A" w:rsidP="00AD7407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AD7407">
        <w:rPr>
          <w:rFonts w:ascii="Times New Roman" w:hAnsi="Times New Roman" w:cs="Times New Roman"/>
        </w:rPr>
        <w:fldChar w:fldCharType="begin"/>
      </w:r>
      <w:r w:rsidRPr="00AD7407">
        <w:rPr>
          <w:rFonts w:ascii="Times New Roman" w:hAnsi="Times New Roman" w:cs="Times New Roman"/>
        </w:rPr>
        <w:instrText xml:space="preserve"> ADDIN EN.REFLIST </w:instrText>
      </w:r>
      <w:r w:rsidRPr="00AD7407">
        <w:rPr>
          <w:rFonts w:ascii="Times New Roman" w:hAnsi="Times New Roman" w:cs="Times New Roman"/>
        </w:rPr>
        <w:fldChar w:fldCharType="separate"/>
      </w:r>
      <w:r w:rsidRPr="00AD7407">
        <w:rPr>
          <w:rFonts w:ascii="Times New Roman" w:hAnsi="Times New Roman" w:cs="Times New Roman"/>
        </w:rPr>
        <w:t xml:space="preserve">Bude, H., &amp; Lantermann, E. D. (2006). Soziale Exklusion und Exklusionsempfinden [Social exclusion and feeling socially excluded]. </w:t>
      </w:r>
      <w:r w:rsidRPr="00AD7407">
        <w:rPr>
          <w:rFonts w:ascii="Times New Roman" w:hAnsi="Times New Roman" w:cs="Times New Roman"/>
          <w:i/>
        </w:rPr>
        <w:t>Kölner Zeitschrift für Soziologie und Sozialpsychologie, 25</w:t>
      </w:r>
      <w:r w:rsidRPr="00AD7407">
        <w:rPr>
          <w:rFonts w:ascii="Times New Roman" w:hAnsi="Times New Roman" w:cs="Times New Roman"/>
        </w:rPr>
        <w:t xml:space="preserve">, 233-252. </w:t>
      </w:r>
    </w:p>
    <w:p w14:paraId="70B82745" w14:textId="77777777" w:rsidR="000B496A" w:rsidRPr="00AD7407" w:rsidRDefault="000B496A" w:rsidP="00AD7407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AD7407">
        <w:rPr>
          <w:rFonts w:ascii="Times New Roman" w:hAnsi="Times New Roman" w:cs="Times New Roman"/>
        </w:rPr>
        <w:t xml:space="preserve">Carver, C. S. (1997). You want to measure coping but your protocol's too long: consider the brief COPE. </w:t>
      </w:r>
      <w:r w:rsidRPr="00AD7407">
        <w:rPr>
          <w:rFonts w:ascii="Times New Roman" w:hAnsi="Times New Roman" w:cs="Times New Roman"/>
          <w:i/>
        </w:rPr>
        <w:t>International Journal of Behavioral Medicine, 4</w:t>
      </w:r>
      <w:r w:rsidRPr="00AD7407">
        <w:rPr>
          <w:rFonts w:ascii="Times New Roman" w:hAnsi="Times New Roman" w:cs="Times New Roman"/>
        </w:rPr>
        <w:t>(1), 92-100. doi:10.1207/s15327558ijbm0401_6</w:t>
      </w:r>
    </w:p>
    <w:p w14:paraId="307A7DA7" w14:textId="77777777" w:rsidR="000B496A" w:rsidRPr="00AD7407" w:rsidRDefault="000B496A" w:rsidP="00AD7407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AD7407">
        <w:rPr>
          <w:rFonts w:ascii="Times New Roman" w:hAnsi="Times New Roman" w:cs="Times New Roman"/>
        </w:rPr>
        <w:t xml:space="preserve">Cohen, S., Kamarck, T., &amp; Mermelstein, R. (1983). A global measure of perceived stress. </w:t>
      </w:r>
      <w:r w:rsidRPr="00AD7407">
        <w:rPr>
          <w:rFonts w:ascii="Times New Roman" w:hAnsi="Times New Roman" w:cs="Times New Roman"/>
          <w:i/>
        </w:rPr>
        <w:t>Journal of Health and Social Behavior, 24</w:t>
      </w:r>
      <w:r w:rsidRPr="00AD7407">
        <w:rPr>
          <w:rFonts w:ascii="Times New Roman" w:hAnsi="Times New Roman" w:cs="Times New Roman"/>
        </w:rPr>
        <w:t xml:space="preserve">, 385-396. </w:t>
      </w:r>
    </w:p>
    <w:p w14:paraId="6BA44BFE" w14:textId="68D87FC4" w:rsidR="000B496A" w:rsidRPr="00AD7407" w:rsidRDefault="000B496A" w:rsidP="00AD7407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AD7407">
        <w:rPr>
          <w:rFonts w:ascii="Times New Roman" w:hAnsi="Times New Roman" w:cs="Times New Roman"/>
        </w:rPr>
        <w:t xml:space="preserve">Inglehart, R., Haerpfer, C., Moreno, A., Welzel, C., Kizilova, K., Diez-Medrano, J., . . . Puranen, B. (2014). World Values Survey: All Rounds - Country-Pooled Datafile Version: </w:t>
      </w:r>
      <w:hyperlink r:id="rId10" w:history="1">
        <w:r w:rsidRPr="00AD7407">
          <w:rPr>
            <w:rStyle w:val="Hyperlink"/>
            <w:rFonts w:ascii="Times New Roman" w:hAnsi="Times New Roman" w:cs="Times New Roman"/>
          </w:rPr>
          <w:t>http://www.worldvaluessurvey.org/WVSDocumentationWVL.jsp:</w:t>
        </w:r>
      </w:hyperlink>
      <w:r w:rsidRPr="00AD7407">
        <w:rPr>
          <w:rFonts w:ascii="Times New Roman" w:hAnsi="Times New Roman" w:cs="Times New Roman"/>
        </w:rPr>
        <w:t xml:space="preserve"> JD Systems Institute.</w:t>
      </w:r>
    </w:p>
    <w:p w14:paraId="322B86EA" w14:textId="77777777" w:rsidR="000B496A" w:rsidRPr="00AD7407" w:rsidRDefault="000B496A" w:rsidP="00AD7407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AD7407">
        <w:rPr>
          <w:rFonts w:ascii="Times New Roman" w:hAnsi="Times New Roman" w:cs="Times New Roman"/>
        </w:rPr>
        <w:t xml:space="preserve">Murray, A. L., Eisner, M., Ribeaud, D., Kaiser, D., McKenzie, K., &amp; Murray, G. (2019). Validation of a brief self-report measure of adolescent bullying perpetration and victimization. </w:t>
      </w:r>
      <w:r w:rsidRPr="00AD7407">
        <w:rPr>
          <w:rFonts w:ascii="Times New Roman" w:hAnsi="Times New Roman" w:cs="Times New Roman"/>
          <w:i/>
        </w:rPr>
        <w:t>Assessment</w:t>
      </w:r>
      <w:r w:rsidRPr="00AD7407">
        <w:rPr>
          <w:rFonts w:ascii="Times New Roman" w:hAnsi="Times New Roman" w:cs="Times New Roman"/>
        </w:rPr>
        <w:t>, 1073191119858406. doi:10.1177/1073191119858406</w:t>
      </w:r>
    </w:p>
    <w:p w14:paraId="283B4D8A" w14:textId="77777777" w:rsidR="000B496A" w:rsidRPr="00AD7407" w:rsidRDefault="000B496A" w:rsidP="00AD7407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AD7407">
        <w:rPr>
          <w:rFonts w:ascii="Times New Roman" w:hAnsi="Times New Roman" w:cs="Times New Roman"/>
        </w:rPr>
        <w:t xml:space="preserve">Murray, A. L., Obsuth, I., Eisner, M., &amp; Ribeaud, D. (2019). Evaluating longitudinal invariance in dimensions of mental health across adolescence: An analysis of the Social Behavior Questionnaire. </w:t>
      </w:r>
      <w:r w:rsidRPr="00AD7407">
        <w:rPr>
          <w:rFonts w:ascii="Times New Roman" w:hAnsi="Times New Roman" w:cs="Times New Roman"/>
          <w:i/>
        </w:rPr>
        <w:t>Assessment, 26</w:t>
      </w:r>
      <w:r w:rsidRPr="00AD7407">
        <w:rPr>
          <w:rFonts w:ascii="Times New Roman" w:hAnsi="Times New Roman" w:cs="Times New Roman"/>
        </w:rPr>
        <w:t>(7), 1234-1245. doi:10.1177/1073191117721741</w:t>
      </w:r>
    </w:p>
    <w:p w14:paraId="394096D9" w14:textId="2B17FBBB" w:rsidR="00BE75B2" w:rsidRDefault="000B496A" w:rsidP="00ED253A">
      <w:pPr>
        <w:pStyle w:val="EndNoteBibliography"/>
        <w:spacing w:line="480" w:lineRule="auto"/>
        <w:ind w:left="720" w:hanging="720"/>
      </w:pPr>
      <w:r w:rsidRPr="00AD7407">
        <w:rPr>
          <w:rFonts w:ascii="Times New Roman" w:hAnsi="Times New Roman" w:cs="Times New Roman"/>
        </w:rPr>
        <w:t xml:space="preserve">Pilkonis, P. A., Choi, S. W., Reise, S. P., Stover, A. M., Riley, W. T., Cella, D., &amp; Group, P. C. (2011). Item banks for measuring emotional distress from the Patient-Reported Outcomes Measurement Information System (PROMIS(R)): depression, anxiety, and anger. </w:t>
      </w:r>
      <w:r w:rsidRPr="00AD7407">
        <w:rPr>
          <w:rFonts w:ascii="Times New Roman" w:hAnsi="Times New Roman" w:cs="Times New Roman"/>
          <w:i/>
        </w:rPr>
        <w:t>Assessment, 18</w:t>
      </w:r>
      <w:r w:rsidRPr="00AD7407">
        <w:rPr>
          <w:rFonts w:ascii="Times New Roman" w:hAnsi="Times New Roman" w:cs="Times New Roman"/>
        </w:rPr>
        <w:t>(3), 263-283. doi:10.1177/1073191111411667</w:t>
      </w:r>
      <w:r w:rsidRPr="00AD7407">
        <w:rPr>
          <w:rFonts w:ascii="Times New Roman" w:hAnsi="Times New Roman" w:cs="Times New Roman"/>
        </w:rPr>
        <w:fldChar w:fldCharType="end"/>
      </w:r>
    </w:p>
    <w:sectPr w:rsidR="00BE75B2" w:rsidSect="00A211DF">
      <w:pgSz w:w="16840" w:h="11900" w:orient="landscape"/>
      <w:pgMar w:top="1418" w:right="1134" w:bottom="1418" w:left="1418" w:header="709" w:footer="709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79A6499" w16cid:durableId="228E440F"/>
  <w16cid:commentId w16cid:paraId="297D6CD2" w16cid:durableId="228E441B"/>
  <w16cid:commentId w16cid:paraId="127AA4E7" w16cid:durableId="228E4470"/>
  <w16cid:commentId w16cid:paraId="07B2D45D" w16cid:durableId="228E44DC"/>
  <w16cid:commentId w16cid:paraId="7BE5EF71" w16cid:durableId="228E450D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0849284" w14:textId="77777777" w:rsidR="0095372E" w:rsidRDefault="0095372E" w:rsidP="00D103EF">
      <w:r>
        <w:separator/>
      </w:r>
    </w:p>
  </w:endnote>
  <w:endnote w:type="continuationSeparator" w:id="0">
    <w:p w14:paraId="006E0339" w14:textId="77777777" w:rsidR="0095372E" w:rsidRDefault="0095372E" w:rsidP="00D103E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D6ADD45" w14:textId="77777777" w:rsidR="0095372E" w:rsidRDefault="0095372E" w:rsidP="00D103EF">
      <w:r>
        <w:separator/>
      </w:r>
    </w:p>
  </w:footnote>
  <w:footnote w:type="continuationSeparator" w:id="0">
    <w:p w14:paraId="30AABA8C" w14:textId="77777777" w:rsidR="0095372E" w:rsidRDefault="0095372E" w:rsidP="00D103E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375524376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5F5FD9B1" w14:textId="293188D5" w:rsidR="00ED253A" w:rsidRPr="00D15FA4" w:rsidRDefault="00ED253A" w:rsidP="00A211DF">
        <w:pPr>
          <w:pStyle w:val="Header"/>
          <w:ind w:left="5232" w:firstLine="3264"/>
          <w:rPr>
            <w:rFonts w:ascii="Times New Roman" w:hAnsi="Times New Roman" w:cs="Times New Roman"/>
          </w:rPr>
        </w:pPr>
        <w:r w:rsidRPr="00273990">
          <w:rPr>
            <w:rFonts w:ascii="Times New Roman" w:hAnsi="Times New Roman" w:cs="Times New Roman"/>
          </w:rPr>
          <w:t xml:space="preserve">Supplement: </w:t>
        </w:r>
        <w:r w:rsidRPr="00CE384F">
          <w:rPr>
            <w:rFonts w:ascii="Times New Roman" w:hAnsi="Times New Roman" w:cs="Times New Roman"/>
          </w:rPr>
          <w:t xml:space="preserve">Risk and Resilience </w:t>
        </w:r>
        <w:r w:rsidR="00B678DE">
          <w:rPr>
            <w:rFonts w:ascii="Times New Roman" w:hAnsi="Times New Roman" w:cs="Times New Roman"/>
          </w:rPr>
          <w:t>D</w:t>
        </w:r>
        <w:r w:rsidRPr="00CE384F">
          <w:rPr>
            <w:rFonts w:ascii="Times New Roman" w:hAnsi="Times New Roman" w:cs="Times New Roman"/>
          </w:rPr>
          <w:t xml:space="preserve">uring COVID-19       </w:t>
        </w:r>
        <w:r w:rsidRPr="00D15FA4">
          <w:rPr>
            <w:rFonts w:ascii="Times New Roman" w:hAnsi="Times New Roman" w:cs="Times New Roman"/>
          </w:rPr>
          <w:fldChar w:fldCharType="begin"/>
        </w:r>
        <w:r w:rsidRPr="00D15FA4">
          <w:rPr>
            <w:rFonts w:ascii="Times New Roman" w:hAnsi="Times New Roman" w:cs="Times New Roman"/>
          </w:rPr>
          <w:instrText xml:space="preserve"> PAGE   \* MERGEFORMAT </w:instrText>
        </w:r>
        <w:r w:rsidRPr="00D15FA4">
          <w:rPr>
            <w:rFonts w:ascii="Times New Roman" w:hAnsi="Times New Roman" w:cs="Times New Roman"/>
          </w:rPr>
          <w:fldChar w:fldCharType="separate"/>
        </w:r>
        <w:r w:rsidR="002458AB">
          <w:rPr>
            <w:rFonts w:ascii="Times New Roman" w:hAnsi="Times New Roman" w:cs="Times New Roman"/>
            <w:noProof/>
          </w:rPr>
          <w:t>16</w:t>
        </w:r>
        <w:r w:rsidRPr="00D15FA4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0B64F9C9" w14:textId="77777777" w:rsidR="00ED253A" w:rsidRDefault="00ED253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B11080"/>
    <w:multiLevelType w:val="hybridMultilevel"/>
    <w:tmpl w:val="56D8F36A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E770E20"/>
    <w:multiLevelType w:val="hybridMultilevel"/>
    <w:tmpl w:val="0382D92E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FB30281"/>
    <w:multiLevelType w:val="hybridMultilevel"/>
    <w:tmpl w:val="B64AB4E0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10C57E36"/>
    <w:multiLevelType w:val="hybridMultilevel"/>
    <w:tmpl w:val="356E2D26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2C6B2FBA"/>
    <w:multiLevelType w:val="hybridMultilevel"/>
    <w:tmpl w:val="9AF2B3FC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320E0AC2"/>
    <w:multiLevelType w:val="hybridMultilevel"/>
    <w:tmpl w:val="5E2AE26A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32F92ED8"/>
    <w:multiLevelType w:val="hybridMultilevel"/>
    <w:tmpl w:val="61F6B872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50CB3B63"/>
    <w:multiLevelType w:val="hybridMultilevel"/>
    <w:tmpl w:val="EB28E78C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5197577D"/>
    <w:multiLevelType w:val="hybridMultilevel"/>
    <w:tmpl w:val="120C955E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533863E3"/>
    <w:multiLevelType w:val="hybridMultilevel"/>
    <w:tmpl w:val="F23EEECA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56A3711C"/>
    <w:multiLevelType w:val="hybridMultilevel"/>
    <w:tmpl w:val="F0C2DD66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5B9D6BBE"/>
    <w:multiLevelType w:val="hybridMultilevel"/>
    <w:tmpl w:val="60C04048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5EA8173C"/>
    <w:multiLevelType w:val="hybridMultilevel"/>
    <w:tmpl w:val="D4B004F6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69551E84"/>
    <w:multiLevelType w:val="hybridMultilevel"/>
    <w:tmpl w:val="1878FA00"/>
    <w:lvl w:ilvl="0" w:tplc="727A4D3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6"/>
  </w:num>
  <w:num w:numId="3">
    <w:abstractNumId w:val="8"/>
  </w:num>
  <w:num w:numId="4">
    <w:abstractNumId w:val="2"/>
  </w:num>
  <w:num w:numId="5">
    <w:abstractNumId w:val="4"/>
  </w:num>
  <w:num w:numId="6">
    <w:abstractNumId w:val="12"/>
  </w:num>
  <w:num w:numId="7">
    <w:abstractNumId w:val="5"/>
  </w:num>
  <w:num w:numId="8">
    <w:abstractNumId w:val="3"/>
  </w:num>
  <w:num w:numId="9">
    <w:abstractNumId w:val="10"/>
  </w:num>
  <w:num w:numId="10">
    <w:abstractNumId w:val="0"/>
  </w:num>
  <w:num w:numId="11">
    <w:abstractNumId w:val="9"/>
  </w:num>
  <w:num w:numId="12">
    <w:abstractNumId w:val="1"/>
  </w:num>
  <w:num w:numId="13">
    <w:abstractNumId w:val="7"/>
  </w:num>
  <w:num w:numId="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vt9wzfotxps7epv9r59vv5v09s9v5wd0fx&quot;&gt;Database updated 10.19.2015&lt;record-ids&gt;&lt;item&gt;2374&lt;/item&gt;&lt;item&gt;30991&lt;/item&gt;&lt;item&gt;31023&lt;/item&gt;&lt;item&gt;31075&lt;/item&gt;&lt;item&gt;31106&lt;/item&gt;&lt;item&gt;31108&lt;/item&gt;&lt;item&gt;31128&lt;/item&gt;&lt;/record-ids&gt;&lt;/item&gt;&lt;/Libraries&gt;"/>
  </w:docVars>
  <w:rsids>
    <w:rsidRoot w:val="00553039"/>
    <w:rsid w:val="00005DC6"/>
    <w:rsid w:val="00007A32"/>
    <w:rsid w:val="0001686C"/>
    <w:rsid w:val="00017A8C"/>
    <w:rsid w:val="0002625E"/>
    <w:rsid w:val="000350C5"/>
    <w:rsid w:val="00035FAE"/>
    <w:rsid w:val="00037B6E"/>
    <w:rsid w:val="00050E50"/>
    <w:rsid w:val="00054FA9"/>
    <w:rsid w:val="000629E9"/>
    <w:rsid w:val="00073EF4"/>
    <w:rsid w:val="000742F0"/>
    <w:rsid w:val="000766BB"/>
    <w:rsid w:val="00077CF1"/>
    <w:rsid w:val="0008375A"/>
    <w:rsid w:val="0009754E"/>
    <w:rsid w:val="000A47AB"/>
    <w:rsid w:val="000A63D3"/>
    <w:rsid w:val="000B23B0"/>
    <w:rsid w:val="000B4941"/>
    <w:rsid w:val="000B496A"/>
    <w:rsid w:val="000B7606"/>
    <w:rsid w:val="000E0C57"/>
    <w:rsid w:val="000F0AF7"/>
    <w:rsid w:val="00116435"/>
    <w:rsid w:val="00122BAB"/>
    <w:rsid w:val="00125671"/>
    <w:rsid w:val="0012648A"/>
    <w:rsid w:val="00130AAF"/>
    <w:rsid w:val="0013454D"/>
    <w:rsid w:val="00136310"/>
    <w:rsid w:val="0014693C"/>
    <w:rsid w:val="00150534"/>
    <w:rsid w:val="00152FEC"/>
    <w:rsid w:val="00156B0E"/>
    <w:rsid w:val="0016554B"/>
    <w:rsid w:val="00165E15"/>
    <w:rsid w:val="00171770"/>
    <w:rsid w:val="001832D7"/>
    <w:rsid w:val="00186B7E"/>
    <w:rsid w:val="00197713"/>
    <w:rsid w:val="001A5766"/>
    <w:rsid w:val="001B0C4A"/>
    <w:rsid w:val="001D3B21"/>
    <w:rsid w:val="001D4848"/>
    <w:rsid w:val="001F054C"/>
    <w:rsid w:val="002025A0"/>
    <w:rsid w:val="0021073C"/>
    <w:rsid w:val="002126BC"/>
    <w:rsid w:val="002151A5"/>
    <w:rsid w:val="00233DB7"/>
    <w:rsid w:val="00235FBC"/>
    <w:rsid w:val="00241420"/>
    <w:rsid w:val="002458AB"/>
    <w:rsid w:val="002475B1"/>
    <w:rsid w:val="00250989"/>
    <w:rsid w:val="00254A64"/>
    <w:rsid w:val="00264366"/>
    <w:rsid w:val="0027259A"/>
    <w:rsid w:val="002736DF"/>
    <w:rsid w:val="00273990"/>
    <w:rsid w:val="00282F2C"/>
    <w:rsid w:val="00287AA7"/>
    <w:rsid w:val="002B63F0"/>
    <w:rsid w:val="002E31EA"/>
    <w:rsid w:val="002F11A9"/>
    <w:rsid w:val="002F1460"/>
    <w:rsid w:val="002F3E74"/>
    <w:rsid w:val="00314988"/>
    <w:rsid w:val="00324723"/>
    <w:rsid w:val="00326E76"/>
    <w:rsid w:val="00331DED"/>
    <w:rsid w:val="0034087A"/>
    <w:rsid w:val="003425B3"/>
    <w:rsid w:val="003518AB"/>
    <w:rsid w:val="00360B78"/>
    <w:rsid w:val="00365C26"/>
    <w:rsid w:val="00366ECC"/>
    <w:rsid w:val="003679CD"/>
    <w:rsid w:val="003704BE"/>
    <w:rsid w:val="0037332E"/>
    <w:rsid w:val="00374CE1"/>
    <w:rsid w:val="00387CCD"/>
    <w:rsid w:val="003914AB"/>
    <w:rsid w:val="003B236E"/>
    <w:rsid w:val="003B7D6D"/>
    <w:rsid w:val="003C20AB"/>
    <w:rsid w:val="003D769E"/>
    <w:rsid w:val="003E0E3D"/>
    <w:rsid w:val="003E2A13"/>
    <w:rsid w:val="003E4E50"/>
    <w:rsid w:val="003E61D0"/>
    <w:rsid w:val="003E646A"/>
    <w:rsid w:val="003E7921"/>
    <w:rsid w:val="003F344B"/>
    <w:rsid w:val="003F4D3F"/>
    <w:rsid w:val="003F52B6"/>
    <w:rsid w:val="003F72C4"/>
    <w:rsid w:val="0040534D"/>
    <w:rsid w:val="00405B4E"/>
    <w:rsid w:val="00414F45"/>
    <w:rsid w:val="004209CE"/>
    <w:rsid w:val="00432ED7"/>
    <w:rsid w:val="00452E42"/>
    <w:rsid w:val="00455BD1"/>
    <w:rsid w:val="00457547"/>
    <w:rsid w:val="00461757"/>
    <w:rsid w:val="00464CE8"/>
    <w:rsid w:val="00483BC6"/>
    <w:rsid w:val="0048593A"/>
    <w:rsid w:val="00491D3A"/>
    <w:rsid w:val="0049258E"/>
    <w:rsid w:val="004948C9"/>
    <w:rsid w:val="004A66B7"/>
    <w:rsid w:val="004A6F44"/>
    <w:rsid w:val="004C099A"/>
    <w:rsid w:val="004C7D3C"/>
    <w:rsid w:val="004D05D2"/>
    <w:rsid w:val="004E3268"/>
    <w:rsid w:val="004F273F"/>
    <w:rsid w:val="004F2F6B"/>
    <w:rsid w:val="004F797F"/>
    <w:rsid w:val="005052C5"/>
    <w:rsid w:val="00511BBE"/>
    <w:rsid w:val="00517120"/>
    <w:rsid w:val="00524F7F"/>
    <w:rsid w:val="005258F9"/>
    <w:rsid w:val="0053396E"/>
    <w:rsid w:val="0054442D"/>
    <w:rsid w:val="0055300B"/>
    <w:rsid w:val="00553039"/>
    <w:rsid w:val="00597ED9"/>
    <w:rsid w:val="005C49AB"/>
    <w:rsid w:val="005C7361"/>
    <w:rsid w:val="005C7A20"/>
    <w:rsid w:val="005D2152"/>
    <w:rsid w:val="005F514E"/>
    <w:rsid w:val="00615D9B"/>
    <w:rsid w:val="00615DC3"/>
    <w:rsid w:val="0064442A"/>
    <w:rsid w:val="00660F67"/>
    <w:rsid w:val="00662484"/>
    <w:rsid w:val="00671C85"/>
    <w:rsid w:val="00673B07"/>
    <w:rsid w:val="00683032"/>
    <w:rsid w:val="006929BB"/>
    <w:rsid w:val="006B1718"/>
    <w:rsid w:val="006B4119"/>
    <w:rsid w:val="006D5AF6"/>
    <w:rsid w:val="006D77AA"/>
    <w:rsid w:val="006F79B8"/>
    <w:rsid w:val="007155CC"/>
    <w:rsid w:val="00721AF3"/>
    <w:rsid w:val="007379B9"/>
    <w:rsid w:val="00741AEF"/>
    <w:rsid w:val="00743039"/>
    <w:rsid w:val="00745A12"/>
    <w:rsid w:val="00747E95"/>
    <w:rsid w:val="00752014"/>
    <w:rsid w:val="0076084F"/>
    <w:rsid w:val="00763CE0"/>
    <w:rsid w:val="00763F20"/>
    <w:rsid w:val="0076769C"/>
    <w:rsid w:val="007700ED"/>
    <w:rsid w:val="0077314F"/>
    <w:rsid w:val="007731E6"/>
    <w:rsid w:val="00777C30"/>
    <w:rsid w:val="007828EC"/>
    <w:rsid w:val="00787166"/>
    <w:rsid w:val="00793534"/>
    <w:rsid w:val="007A1F71"/>
    <w:rsid w:val="007B0A6F"/>
    <w:rsid w:val="007B0B7F"/>
    <w:rsid w:val="007C2C9D"/>
    <w:rsid w:val="007C5BDF"/>
    <w:rsid w:val="007C7E85"/>
    <w:rsid w:val="007D0BA8"/>
    <w:rsid w:val="007D2E62"/>
    <w:rsid w:val="007D6E32"/>
    <w:rsid w:val="007F3115"/>
    <w:rsid w:val="007F7DA3"/>
    <w:rsid w:val="00803CD5"/>
    <w:rsid w:val="008312EB"/>
    <w:rsid w:val="0084020B"/>
    <w:rsid w:val="00845E6E"/>
    <w:rsid w:val="0085100C"/>
    <w:rsid w:val="00854E07"/>
    <w:rsid w:val="0085619D"/>
    <w:rsid w:val="008608BE"/>
    <w:rsid w:val="00876274"/>
    <w:rsid w:val="008765C8"/>
    <w:rsid w:val="008770C7"/>
    <w:rsid w:val="00881F3A"/>
    <w:rsid w:val="00882872"/>
    <w:rsid w:val="00883B2A"/>
    <w:rsid w:val="00887A26"/>
    <w:rsid w:val="008978C5"/>
    <w:rsid w:val="008A4B53"/>
    <w:rsid w:val="008B0D50"/>
    <w:rsid w:val="008B3AFD"/>
    <w:rsid w:val="008C1A8B"/>
    <w:rsid w:val="008C37FF"/>
    <w:rsid w:val="008D459A"/>
    <w:rsid w:val="008D4FF8"/>
    <w:rsid w:val="008E2776"/>
    <w:rsid w:val="008E3A98"/>
    <w:rsid w:val="008E6F6D"/>
    <w:rsid w:val="008F2826"/>
    <w:rsid w:val="008F4815"/>
    <w:rsid w:val="008F7453"/>
    <w:rsid w:val="009003A0"/>
    <w:rsid w:val="009003FA"/>
    <w:rsid w:val="00903151"/>
    <w:rsid w:val="009060FD"/>
    <w:rsid w:val="009121BB"/>
    <w:rsid w:val="00933103"/>
    <w:rsid w:val="00933683"/>
    <w:rsid w:val="009354C8"/>
    <w:rsid w:val="009360B9"/>
    <w:rsid w:val="00941BA3"/>
    <w:rsid w:val="009506D3"/>
    <w:rsid w:val="0095372E"/>
    <w:rsid w:val="009705A3"/>
    <w:rsid w:val="00973B7D"/>
    <w:rsid w:val="00987F95"/>
    <w:rsid w:val="009A44CE"/>
    <w:rsid w:val="009B0585"/>
    <w:rsid w:val="009B269D"/>
    <w:rsid w:val="009B4246"/>
    <w:rsid w:val="009B5474"/>
    <w:rsid w:val="009B5B8F"/>
    <w:rsid w:val="009D0F84"/>
    <w:rsid w:val="009D113B"/>
    <w:rsid w:val="009D6A9D"/>
    <w:rsid w:val="009E45E6"/>
    <w:rsid w:val="009F70AD"/>
    <w:rsid w:val="00A05E4B"/>
    <w:rsid w:val="00A06DAD"/>
    <w:rsid w:val="00A114AB"/>
    <w:rsid w:val="00A211DF"/>
    <w:rsid w:val="00A214DE"/>
    <w:rsid w:val="00A31BFA"/>
    <w:rsid w:val="00A35B31"/>
    <w:rsid w:val="00A40D1A"/>
    <w:rsid w:val="00A5748D"/>
    <w:rsid w:val="00A6475C"/>
    <w:rsid w:val="00A6651C"/>
    <w:rsid w:val="00A97445"/>
    <w:rsid w:val="00AB1EB1"/>
    <w:rsid w:val="00AB69E0"/>
    <w:rsid w:val="00AD2160"/>
    <w:rsid w:val="00AD7407"/>
    <w:rsid w:val="00AD78AD"/>
    <w:rsid w:val="00AE3373"/>
    <w:rsid w:val="00AE7EB5"/>
    <w:rsid w:val="00B02ED5"/>
    <w:rsid w:val="00B14368"/>
    <w:rsid w:val="00B16A87"/>
    <w:rsid w:val="00B16DD5"/>
    <w:rsid w:val="00B23065"/>
    <w:rsid w:val="00B300A6"/>
    <w:rsid w:val="00B4093A"/>
    <w:rsid w:val="00B445FE"/>
    <w:rsid w:val="00B5709F"/>
    <w:rsid w:val="00B62814"/>
    <w:rsid w:val="00B678DE"/>
    <w:rsid w:val="00B756C0"/>
    <w:rsid w:val="00B77EDD"/>
    <w:rsid w:val="00BB00B2"/>
    <w:rsid w:val="00BB0F7B"/>
    <w:rsid w:val="00BB7B6C"/>
    <w:rsid w:val="00BB7CE5"/>
    <w:rsid w:val="00BC14B0"/>
    <w:rsid w:val="00BC1DD0"/>
    <w:rsid w:val="00BC5661"/>
    <w:rsid w:val="00BD0EFE"/>
    <w:rsid w:val="00BD150D"/>
    <w:rsid w:val="00BD44A3"/>
    <w:rsid w:val="00BE75B2"/>
    <w:rsid w:val="00BF139F"/>
    <w:rsid w:val="00BF26F2"/>
    <w:rsid w:val="00BF3907"/>
    <w:rsid w:val="00C05B4B"/>
    <w:rsid w:val="00C1524A"/>
    <w:rsid w:val="00C24A2F"/>
    <w:rsid w:val="00C4207B"/>
    <w:rsid w:val="00C42D38"/>
    <w:rsid w:val="00C439D6"/>
    <w:rsid w:val="00C47C3A"/>
    <w:rsid w:val="00C721C1"/>
    <w:rsid w:val="00C847DD"/>
    <w:rsid w:val="00C862C7"/>
    <w:rsid w:val="00CB4343"/>
    <w:rsid w:val="00CB6A30"/>
    <w:rsid w:val="00CC337B"/>
    <w:rsid w:val="00CC75CB"/>
    <w:rsid w:val="00CE3C9B"/>
    <w:rsid w:val="00CF06CE"/>
    <w:rsid w:val="00CF429F"/>
    <w:rsid w:val="00D0514A"/>
    <w:rsid w:val="00D103EF"/>
    <w:rsid w:val="00D11E52"/>
    <w:rsid w:val="00D15FA4"/>
    <w:rsid w:val="00D207BE"/>
    <w:rsid w:val="00D247A3"/>
    <w:rsid w:val="00D27715"/>
    <w:rsid w:val="00D5557A"/>
    <w:rsid w:val="00D613A5"/>
    <w:rsid w:val="00D72E85"/>
    <w:rsid w:val="00D736AB"/>
    <w:rsid w:val="00D75774"/>
    <w:rsid w:val="00D7603D"/>
    <w:rsid w:val="00D84695"/>
    <w:rsid w:val="00D85DBF"/>
    <w:rsid w:val="00D909DA"/>
    <w:rsid w:val="00DA0E00"/>
    <w:rsid w:val="00DC5010"/>
    <w:rsid w:val="00E03569"/>
    <w:rsid w:val="00E07BE4"/>
    <w:rsid w:val="00E15CCD"/>
    <w:rsid w:val="00E16A11"/>
    <w:rsid w:val="00E209CF"/>
    <w:rsid w:val="00E2278B"/>
    <w:rsid w:val="00E278FE"/>
    <w:rsid w:val="00E34932"/>
    <w:rsid w:val="00E4460F"/>
    <w:rsid w:val="00E50298"/>
    <w:rsid w:val="00E54FE3"/>
    <w:rsid w:val="00E61DB7"/>
    <w:rsid w:val="00E74D95"/>
    <w:rsid w:val="00E7510D"/>
    <w:rsid w:val="00E7530E"/>
    <w:rsid w:val="00E80384"/>
    <w:rsid w:val="00E87491"/>
    <w:rsid w:val="00E95CB4"/>
    <w:rsid w:val="00E96C31"/>
    <w:rsid w:val="00ED253A"/>
    <w:rsid w:val="00ED4956"/>
    <w:rsid w:val="00EF31C8"/>
    <w:rsid w:val="00F0535D"/>
    <w:rsid w:val="00F14B13"/>
    <w:rsid w:val="00F22402"/>
    <w:rsid w:val="00F25A12"/>
    <w:rsid w:val="00F45823"/>
    <w:rsid w:val="00F45D52"/>
    <w:rsid w:val="00F566C4"/>
    <w:rsid w:val="00F56C74"/>
    <w:rsid w:val="00F611C5"/>
    <w:rsid w:val="00F63544"/>
    <w:rsid w:val="00F855DC"/>
    <w:rsid w:val="00FA4EFD"/>
    <w:rsid w:val="00FB0138"/>
    <w:rsid w:val="00FD0497"/>
    <w:rsid w:val="00FD17C0"/>
    <w:rsid w:val="00FD32A3"/>
    <w:rsid w:val="00FD48F6"/>
    <w:rsid w:val="00FD65F6"/>
    <w:rsid w:val="00FE2D0F"/>
    <w:rsid w:val="00FE669C"/>
    <w:rsid w:val="00FF5499"/>
    <w:rsid w:val="00FF69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6967D2"/>
  <w15:chartTrackingRefBased/>
  <w15:docId w15:val="{0004E51D-DD94-3A4E-9CC5-60E1D25153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de-CH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15DC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15DC3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5DC3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F45D5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64C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64CE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64CE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64CE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64CE8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D103E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103EF"/>
  </w:style>
  <w:style w:type="paragraph" w:styleId="Footer">
    <w:name w:val="footer"/>
    <w:basedOn w:val="Normal"/>
    <w:link w:val="FooterChar"/>
    <w:uiPriority w:val="99"/>
    <w:unhideWhenUsed/>
    <w:rsid w:val="00D103E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103EF"/>
  </w:style>
  <w:style w:type="paragraph" w:customStyle="1" w:styleId="EndNoteBibliographyTitle">
    <w:name w:val="EndNote Bibliography Title"/>
    <w:basedOn w:val="Normal"/>
    <w:link w:val="EndNoteBibliographyTitleChar"/>
    <w:rsid w:val="00BE75B2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E75B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E75B2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E75B2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BE75B2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13" Type="http://schemas.microsoft.com/office/2016/09/relationships/commentsIds" Target="commentsId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://www.worldvaluessurvey.org/WVSDocumentationWVL.jsp:" TargetMode="Externa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1DEC3B0-82FB-4396-A7DE-57EAFDFE4A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</TotalTime>
  <Pages>16</Pages>
  <Words>4669</Words>
  <Characters>26616</Characters>
  <Application>Microsoft Office Word</Application>
  <DocSecurity>0</DocSecurity>
  <Lines>221</Lines>
  <Paragraphs>6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12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Bechtiger</dc:creator>
  <cp:keywords/>
  <dc:description/>
  <cp:lastModifiedBy>Shanahan</cp:lastModifiedBy>
  <cp:revision>19</cp:revision>
  <cp:lastPrinted>2020-06-16T06:47:00Z</cp:lastPrinted>
  <dcterms:created xsi:type="dcterms:W3CDTF">2020-06-16T08:41:00Z</dcterms:created>
  <dcterms:modified xsi:type="dcterms:W3CDTF">2020-06-17T08:49:00Z</dcterms:modified>
</cp:coreProperties>
</file>